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EA1281" w14:textId="0075947C" w:rsidR="00C813D9" w:rsidRPr="001717CE" w:rsidRDefault="001717CE" w:rsidP="00C813D9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0" w:name="_GoBack"/>
      <w:bookmarkEnd w:id="0"/>
      <w:r w:rsidRPr="001717CE">
        <w:rPr>
          <w:rFonts w:ascii="Times New Roman" w:hAnsi="Times New Roman" w:cs="Times New Roman"/>
          <w:b/>
          <w:color w:val="2A2A2A"/>
          <w:sz w:val="28"/>
          <w:szCs w:val="28"/>
          <w:lang w:val="en"/>
        </w:rPr>
        <w:t xml:space="preserve">SUPPLEMENTARY MATERIAL </w:t>
      </w:r>
    </w:p>
    <w:p w14:paraId="48D4CBCF" w14:textId="17767506" w:rsidR="00C813D9" w:rsidRDefault="00FA621B" w:rsidP="00C813D9">
      <w:pPr>
        <w:autoSpaceDE w:val="0"/>
        <w:autoSpaceDN w:val="0"/>
        <w:adjustRightInd w:val="0"/>
        <w:spacing w:after="0" w:line="360" w:lineRule="auto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Biobanking and b</w:t>
      </w:r>
      <w:r w:rsidR="00C813D9" w:rsidRPr="00FB5AC6">
        <w:rPr>
          <w:b/>
          <w:sz w:val="28"/>
          <w:szCs w:val="28"/>
          <w:lang w:val="en-US"/>
        </w:rPr>
        <w:t>lood</w:t>
      </w:r>
      <w:r>
        <w:rPr>
          <w:b/>
          <w:sz w:val="28"/>
          <w:szCs w:val="28"/>
          <w:lang w:val="en-US"/>
        </w:rPr>
        <w:t xml:space="preserve"> analyses</w:t>
      </w:r>
      <w:r w:rsidR="00C813D9" w:rsidRPr="00FB5AC6">
        <w:rPr>
          <w:b/>
          <w:sz w:val="28"/>
          <w:szCs w:val="28"/>
          <w:lang w:val="en-US"/>
        </w:rPr>
        <w:t xml:space="preserve"> </w:t>
      </w:r>
    </w:p>
    <w:p w14:paraId="20D6ED21" w14:textId="5D148EE2" w:rsidR="004A5F0E" w:rsidRPr="0035312F" w:rsidRDefault="00FA621B" w:rsidP="00152159">
      <w:pPr>
        <w:autoSpaceDE w:val="0"/>
        <w:autoSpaceDN w:val="0"/>
        <w:adjustRightInd w:val="0"/>
        <w:spacing w:after="0" w:line="240" w:lineRule="auto"/>
        <w:rPr>
          <w:rFonts w:cstheme="minorHAnsi"/>
          <w:lang w:val="en-US"/>
        </w:rPr>
      </w:pPr>
      <w:r w:rsidRPr="00FA621B">
        <w:rPr>
          <w:lang w:val="en-US"/>
        </w:rPr>
        <w:t xml:space="preserve">This appendix </w:t>
      </w:r>
      <w:r w:rsidR="00D6077E">
        <w:rPr>
          <w:lang w:val="en-US"/>
        </w:rPr>
        <w:t>show</w:t>
      </w:r>
      <w:r w:rsidR="00F27061">
        <w:rPr>
          <w:lang w:val="en-US"/>
        </w:rPr>
        <w:t>s</w:t>
      </w:r>
      <w:r w:rsidR="00D6077E">
        <w:rPr>
          <w:lang w:val="en-US"/>
        </w:rPr>
        <w:t xml:space="preserve"> an </w:t>
      </w:r>
      <w:r w:rsidR="00C27FE7">
        <w:rPr>
          <w:lang w:val="en-US"/>
        </w:rPr>
        <w:t>overview</w:t>
      </w:r>
      <w:r w:rsidR="00D6077E">
        <w:rPr>
          <w:lang w:val="en-US"/>
        </w:rPr>
        <w:t xml:space="preserve"> of the data</w:t>
      </w:r>
      <w:r w:rsidR="00F27061">
        <w:rPr>
          <w:lang w:val="en-US"/>
        </w:rPr>
        <w:t xml:space="preserve"> </w:t>
      </w:r>
      <w:r w:rsidR="00D6077E">
        <w:rPr>
          <w:lang w:val="en-US"/>
        </w:rPr>
        <w:t xml:space="preserve">collection and sampling (Table </w:t>
      </w:r>
      <w:r w:rsidR="00B278A6">
        <w:rPr>
          <w:lang w:val="en-US"/>
        </w:rPr>
        <w:t>S</w:t>
      </w:r>
      <w:r w:rsidR="00D6077E">
        <w:rPr>
          <w:lang w:val="en-US"/>
        </w:rPr>
        <w:t xml:space="preserve">1 and </w:t>
      </w:r>
      <w:r w:rsidR="00F27061">
        <w:rPr>
          <w:lang w:val="en-US"/>
        </w:rPr>
        <w:t>F</w:t>
      </w:r>
      <w:r w:rsidR="00D6077E">
        <w:rPr>
          <w:lang w:val="en-US"/>
        </w:rPr>
        <w:t xml:space="preserve">igure </w:t>
      </w:r>
      <w:r w:rsidR="00B278A6">
        <w:rPr>
          <w:lang w:val="en-US"/>
        </w:rPr>
        <w:t>S</w:t>
      </w:r>
      <w:r w:rsidR="00D6077E">
        <w:rPr>
          <w:lang w:val="en-US"/>
        </w:rPr>
        <w:t>1</w:t>
      </w:r>
      <w:r w:rsidR="00B35EAD">
        <w:rPr>
          <w:lang w:val="en-US"/>
        </w:rPr>
        <w:t>)</w:t>
      </w:r>
      <w:r w:rsidR="00D6077E">
        <w:rPr>
          <w:lang w:val="en-US"/>
        </w:rPr>
        <w:t>. In addition</w:t>
      </w:r>
      <w:r w:rsidR="00F27061">
        <w:rPr>
          <w:lang w:val="en-US"/>
        </w:rPr>
        <w:t>,</w:t>
      </w:r>
      <w:r w:rsidR="00D6077E">
        <w:rPr>
          <w:lang w:val="en-US"/>
        </w:rPr>
        <w:t xml:space="preserve"> it </w:t>
      </w:r>
      <w:r w:rsidRPr="00FA621B">
        <w:rPr>
          <w:lang w:val="en-US"/>
        </w:rPr>
        <w:t>describes the biobank and the analyses performed on blood samples</w:t>
      </w:r>
      <w:r w:rsidR="00553080" w:rsidRPr="00150FA2">
        <w:rPr>
          <w:lang w:val="en-US"/>
        </w:rPr>
        <w:t xml:space="preserve"> </w:t>
      </w:r>
      <w:r w:rsidR="004A5F0E" w:rsidRPr="00150FA2">
        <w:rPr>
          <w:lang w:val="en-US"/>
        </w:rPr>
        <w:t>(</w:t>
      </w:r>
      <w:r w:rsidR="00553080" w:rsidRPr="00150FA2">
        <w:rPr>
          <w:lang w:val="en-US"/>
        </w:rPr>
        <w:t>T</w:t>
      </w:r>
      <w:r w:rsidR="004A5F0E" w:rsidRPr="00150FA2">
        <w:rPr>
          <w:lang w:val="en-US"/>
        </w:rPr>
        <w:t>able</w:t>
      </w:r>
      <w:r w:rsidR="00553080" w:rsidRPr="00150FA2">
        <w:rPr>
          <w:lang w:val="en-US"/>
        </w:rPr>
        <w:t>s</w:t>
      </w:r>
      <w:r w:rsidR="004A5F0E" w:rsidRPr="00150FA2">
        <w:rPr>
          <w:lang w:val="en-US"/>
        </w:rPr>
        <w:t xml:space="preserve"> </w:t>
      </w:r>
      <w:r w:rsidR="00B278A6">
        <w:rPr>
          <w:lang w:val="en-US"/>
        </w:rPr>
        <w:t>S</w:t>
      </w:r>
      <w:r w:rsidR="00D6077E">
        <w:rPr>
          <w:lang w:val="en-US"/>
        </w:rPr>
        <w:t>2</w:t>
      </w:r>
      <w:r w:rsidR="004A5F0E" w:rsidRPr="00150FA2">
        <w:rPr>
          <w:lang w:val="en-US"/>
        </w:rPr>
        <w:t xml:space="preserve"> and </w:t>
      </w:r>
      <w:r w:rsidR="00B278A6">
        <w:rPr>
          <w:lang w:val="en-US"/>
        </w:rPr>
        <w:t>S</w:t>
      </w:r>
      <w:r w:rsidR="00D6077E">
        <w:rPr>
          <w:lang w:val="en-US"/>
        </w:rPr>
        <w:t>3</w:t>
      </w:r>
      <w:r w:rsidR="004A5F0E" w:rsidRPr="00150FA2">
        <w:rPr>
          <w:lang w:val="en-US"/>
        </w:rPr>
        <w:t>).</w:t>
      </w:r>
      <w:r w:rsidR="004A5F0E" w:rsidRPr="00150FA2">
        <w:rPr>
          <w:b/>
          <w:sz w:val="28"/>
          <w:szCs w:val="28"/>
          <w:lang w:val="en-US"/>
        </w:rPr>
        <w:t xml:space="preserve"> </w:t>
      </w:r>
      <w:r w:rsidR="004A5F0E" w:rsidRPr="0035312F">
        <w:rPr>
          <w:rFonts w:cstheme="minorHAnsi"/>
          <w:lang w:val="en-US"/>
        </w:rPr>
        <w:t>Glycated hemoglobin (HbA1c</w:t>
      </w:r>
      <w:r w:rsidR="004A5F0E" w:rsidRPr="00150FA2">
        <w:rPr>
          <w:rFonts w:cstheme="minorHAnsi"/>
          <w:lang w:val="en-US"/>
        </w:rPr>
        <w:t xml:space="preserve">) and </w:t>
      </w:r>
      <w:r w:rsidR="004A5F0E" w:rsidRPr="0035312F">
        <w:rPr>
          <w:rFonts w:cstheme="minorHAnsi"/>
          <w:lang w:val="en-US"/>
        </w:rPr>
        <w:t>hemoglobin (Hb</w:t>
      </w:r>
      <w:r w:rsidR="004A5F0E" w:rsidRPr="00150FA2">
        <w:rPr>
          <w:rFonts w:cstheme="minorHAnsi"/>
          <w:lang w:val="en-US"/>
        </w:rPr>
        <w:t xml:space="preserve">) were analyzed immediately on whole blood collected in </w:t>
      </w:r>
      <w:r w:rsidR="00553080" w:rsidRPr="00150FA2">
        <w:rPr>
          <w:rFonts w:cstheme="minorHAnsi"/>
          <w:lang w:val="en-US"/>
        </w:rPr>
        <w:t>a</w:t>
      </w:r>
      <w:r w:rsidR="004A5F0E" w:rsidRPr="00150FA2">
        <w:rPr>
          <w:rFonts w:cstheme="minorHAnsi"/>
          <w:lang w:val="en-US"/>
        </w:rPr>
        <w:t xml:space="preserve"> BD Vacutainer® </w:t>
      </w:r>
      <w:r w:rsidR="00972005" w:rsidRPr="00150FA2">
        <w:rPr>
          <w:rFonts w:cstheme="minorHAnsi"/>
          <w:lang w:val="en-US"/>
        </w:rPr>
        <w:t>K</w:t>
      </w:r>
      <w:r w:rsidR="00972005" w:rsidRPr="00150FA2">
        <w:rPr>
          <w:rFonts w:cstheme="minorHAnsi"/>
          <w:vertAlign w:val="subscript"/>
          <w:lang w:val="en-US"/>
        </w:rPr>
        <w:t xml:space="preserve">2 </w:t>
      </w:r>
      <w:r w:rsidR="00972005" w:rsidRPr="00150FA2">
        <w:rPr>
          <w:rFonts w:cstheme="minorHAnsi"/>
          <w:lang w:val="en-US"/>
        </w:rPr>
        <w:t>ethylene diamine tetraacetic acid</w:t>
      </w:r>
      <w:r w:rsidR="004A5F0E" w:rsidRPr="001978E7">
        <w:rPr>
          <w:rFonts w:cstheme="minorHAnsi"/>
          <w:lang w:val="en-US"/>
        </w:rPr>
        <w:t xml:space="preserve"> (EDTA) 7.2 mg, 4 ml, REF# 368861).</w:t>
      </w:r>
      <w:r w:rsidR="004A5F0E" w:rsidRPr="0035312F" w:rsidDel="004F7AE9">
        <w:rPr>
          <w:rFonts w:cstheme="minorHAnsi"/>
          <w:lang w:val="en-US"/>
        </w:rPr>
        <w:t xml:space="preserve"> </w:t>
      </w:r>
      <w:r w:rsidR="004A5F0E" w:rsidRPr="0035312F">
        <w:rPr>
          <w:rFonts w:cstheme="minorHAnsi"/>
          <w:lang w:val="en-US"/>
        </w:rPr>
        <w:t>Remaining blood samples were sequentially processed into cryo-vials or pre-rinsed glass vials (serum PTS only): whole blood from one BD Vacutainer® (Trace element, K</w:t>
      </w:r>
      <w:r w:rsidR="004A5F0E" w:rsidRPr="0035312F">
        <w:rPr>
          <w:rFonts w:cstheme="minorHAnsi"/>
          <w:vertAlign w:val="subscript"/>
          <w:lang w:val="en-US"/>
        </w:rPr>
        <w:t xml:space="preserve">2 </w:t>
      </w:r>
      <w:r w:rsidR="004A5F0E" w:rsidRPr="0035312F">
        <w:rPr>
          <w:rFonts w:cstheme="minorHAnsi"/>
          <w:lang w:val="en-US"/>
        </w:rPr>
        <w:t>EDTA 10.8 mg, 4 ml, Ref# 368381; BD, Franklin Lakes, USA); and, serum and clot, both extracted from centrifuged (38 X for 10 minutes) 3 x BD Vacuta</w:t>
      </w:r>
      <w:r w:rsidR="004A5F0E" w:rsidRPr="0035312F">
        <w:rPr>
          <w:rFonts w:cstheme="minorHAnsi"/>
          <w:sz w:val="24"/>
          <w:szCs w:val="24"/>
          <w:lang w:val="en-US"/>
        </w:rPr>
        <w:t xml:space="preserve">iner® </w:t>
      </w:r>
      <w:r w:rsidR="004A5F0E" w:rsidRPr="0035312F">
        <w:rPr>
          <w:rFonts w:cstheme="minorHAnsi"/>
          <w:lang w:val="en-US"/>
        </w:rPr>
        <w:t>(SST</w:t>
      </w:r>
      <w:r w:rsidR="004A5F0E" w:rsidRPr="0035312F">
        <w:rPr>
          <w:rFonts w:cstheme="minorHAnsi"/>
          <w:vertAlign w:val="superscript"/>
          <w:lang w:val="en-US"/>
        </w:rPr>
        <w:t>™</w:t>
      </w:r>
      <w:r w:rsidR="004A5F0E" w:rsidRPr="0035312F">
        <w:rPr>
          <w:rFonts w:cstheme="minorHAnsi"/>
          <w:lang w:val="en-US"/>
        </w:rPr>
        <w:t xml:space="preserve"> II Advance, 10/8.5 ml, Ref# 367953).</w:t>
      </w:r>
    </w:p>
    <w:p w14:paraId="755973E9" w14:textId="7C3C2BD9" w:rsidR="0038401A" w:rsidRPr="00724414" w:rsidRDefault="00C813D9" w:rsidP="007B3937">
      <w:pPr>
        <w:spacing w:line="240" w:lineRule="auto"/>
        <w:contextualSpacing/>
        <w:rPr>
          <w:rFonts w:ascii="Calibri" w:hAnsi="Calibri" w:cs="Calibri"/>
          <w:color w:val="000000"/>
          <w:shd w:val="clear" w:color="auto" w:fill="FFFFFF"/>
          <w:lang w:val="en-US"/>
        </w:rPr>
      </w:pPr>
      <w:r w:rsidRPr="0035312F">
        <w:rPr>
          <w:lang w:val="en-US"/>
        </w:rPr>
        <w:t>Almost all laboratory</w:t>
      </w:r>
      <w:r w:rsidR="00724414" w:rsidRPr="0035312F">
        <w:rPr>
          <w:lang w:val="en-US"/>
        </w:rPr>
        <w:t xml:space="preserve"> analy</w:t>
      </w:r>
      <w:r w:rsidR="00553080" w:rsidRPr="0035312F">
        <w:rPr>
          <w:lang w:val="en-US"/>
        </w:rPr>
        <w:t>s</w:t>
      </w:r>
      <w:r w:rsidR="00D01C7D" w:rsidRPr="0035312F">
        <w:rPr>
          <w:lang w:val="en-US"/>
        </w:rPr>
        <w:t>es</w:t>
      </w:r>
      <w:r w:rsidRPr="0035312F">
        <w:rPr>
          <w:lang w:val="en-US"/>
        </w:rPr>
        <w:t xml:space="preserve"> were performed at the Laboratory of the Department of Clinical Chemistry, University Hospital of North Norway</w:t>
      </w:r>
      <w:r w:rsidR="007B3937" w:rsidRPr="0035312F">
        <w:rPr>
          <w:lang w:val="en-US"/>
        </w:rPr>
        <w:t xml:space="preserve"> (UNN</w:t>
      </w:r>
      <w:r w:rsidR="007B3937" w:rsidRPr="00150FA2">
        <w:rPr>
          <w:lang w:val="en-US"/>
        </w:rPr>
        <w:t>)</w:t>
      </w:r>
      <w:r w:rsidR="00F81121" w:rsidRPr="00150FA2">
        <w:rPr>
          <w:lang w:val="en-US"/>
        </w:rPr>
        <w:t>,</w:t>
      </w:r>
      <w:r w:rsidR="00BA00C4" w:rsidRPr="00150FA2">
        <w:rPr>
          <w:lang w:val="en-US"/>
        </w:rPr>
        <w:t xml:space="preserve"> </w:t>
      </w:r>
      <w:r w:rsidRPr="00150FA2">
        <w:rPr>
          <w:lang w:val="en-US"/>
        </w:rPr>
        <w:t xml:space="preserve">Tromsø </w:t>
      </w:r>
      <w:r w:rsidR="00553080" w:rsidRPr="00150FA2">
        <w:rPr>
          <w:lang w:val="en-US"/>
        </w:rPr>
        <w:t xml:space="preserve">from </w:t>
      </w:r>
      <w:r w:rsidR="00972005" w:rsidRPr="00150FA2">
        <w:rPr>
          <w:lang w:val="en-US"/>
        </w:rPr>
        <w:t>September 2014 to Nov</w:t>
      </w:r>
      <w:r w:rsidR="00972005" w:rsidRPr="001978E7">
        <w:rPr>
          <w:lang w:val="en-US"/>
        </w:rPr>
        <w:t xml:space="preserve">ember </w:t>
      </w:r>
      <w:r w:rsidR="00724414" w:rsidRPr="004A40B3">
        <w:rPr>
          <w:lang w:val="en-US"/>
        </w:rPr>
        <w:t>(</w:t>
      </w:r>
      <w:r w:rsidR="00553080" w:rsidRPr="004A40B3">
        <w:rPr>
          <w:lang w:val="en-US"/>
        </w:rPr>
        <w:t>T</w:t>
      </w:r>
      <w:r w:rsidR="00724414" w:rsidRPr="004A40B3">
        <w:rPr>
          <w:lang w:val="en-US"/>
        </w:rPr>
        <w:t>able 2)</w:t>
      </w:r>
      <w:r w:rsidRPr="004A40B3">
        <w:rPr>
          <w:lang w:val="en-US"/>
        </w:rPr>
        <w:t xml:space="preserve">. </w:t>
      </w:r>
      <w:r w:rsidR="00726F24" w:rsidRPr="004A40B3">
        <w:rPr>
          <w:rFonts w:cs="Times-Roman"/>
          <w:lang w:val="en-US"/>
        </w:rPr>
        <w:t>V</w:t>
      </w:r>
      <w:r w:rsidRPr="004A40B3">
        <w:rPr>
          <w:rFonts w:cs="Times-Roman"/>
          <w:lang w:val="en-US"/>
        </w:rPr>
        <w:t>itamin D w</w:t>
      </w:r>
      <w:r w:rsidR="00EE357E" w:rsidRPr="004A40B3">
        <w:rPr>
          <w:rFonts w:cs="Times-Roman"/>
          <w:lang w:val="en-US"/>
        </w:rPr>
        <w:t>as</w:t>
      </w:r>
      <w:r w:rsidRPr="004A40B3">
        <w:rPr>
          <w:rFonts w:cs="Times-Roman"/>
          <w:lang w:val="en-US"/>
        </w:rPr>
        <w:t xml:space="preserve"> analyzed at </w:t>
      </w:r>
      <w:r w:rsidR="0038401A" w:rsidRPr="004A40B3">
        <w:rPr>
          <w:rFonts w:ascii="Calibri" w:hAnsi="Calibri" w:cs="Calibri"/>
          <w:color w:val="000000"/>
          <w:shd w:val="clear" w:color="auto" w:fill="FFFFFF"/>
          <w:lang w:val="en-US"/>
        </w:rPr>
        <w:t>the Department of Food and Environmental S</w:t>
      </w:r>
      <w:r w:rsidR="0038401A" w:rsidRPr="0035312F">
        <w:rPr>
          <w:rFonts w:ascii="Calibri" w:hAnsi="Calibri" w:cs="Calibri"/>
          <w:color w:val="000000"/>
          <w:shd w:val="clear" w:color="auto" w:fill="FFFFFF"/>
          <w:lang w:val="en-US"/>
        </w:rPr>
        <w:t>ciences, University of Helsinki</w:t>
      </w:r>
      <w:r w:rsidR="00F81121" w:rsidRPr="0035312F">
        <w:rPr>
          <w:rFonts w:ascii="Calibri" w:hAnsi="Calibri" w:cs="Calibri"/>
          <w:color w:val="000000"/>
          <w:shd w:val="clear" w:color="auto" w:fill="FFFFFF"/>
          <w:lang w:val="en-US"/>
        </w:rPr>
        <w:t>, Finland</w:t>
      </w:r>
      <w:r w:rsidR="00726F24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. </w:t>
      </w:r>
      <w:r w:rsidR="00553080" w:rsidRPr="0035312F">
        <w:rPr>
          <w:lang w:val="en-US"/>
        </w:rPr>
        <w:t>C</w:t>
      </w:r>
      <w:r w:rsidR="00BA00C4" w:rsidRPr="0035312F">
        <w:rPr>
          <w:lang w:val="en-US"/>
        </w:rPr>
        <w:t>ontaminant</w:t>
      </w:r>
      <w:r w:rsidR="00BA00C4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s and </w:t>
      </w:r>
      <w:r w:rsidR="002104ED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toxic </w:t>
      </w:r>
      <w:r w:rsidR="00EE357E" w:rsidRPr="0035312F">
        <w:rPr>
          <w:rFonts w:ascii="Calibri" w:hAnsi="Calibri" w:cs="Calibri"/>
          <w:color w:val="000000"/>
          <w:shd w:val="clear" w:color="auto" w:fill="FFFFFF"/>
          <w:lang w:val="en-US"/>
        </w:rPr>
        <w:t>a</w:t>
      </w:r>
      <w:r w:rsidR="002104ED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nd essential elements </w:t>
      </w:r>
      <w:r w:rsidR="00553080" w:rsidRPr="0035312F">
        <w:rPr>
          <w:rFonts w:ascii="Calibri" w:hAnsi="Calibri" w:cs="Calibri"/>
          <w:color w:val="000000"/>
          <w:shd w:val="clear" w:color="auto" w:fill="FFFFFF"/>
          <w:lang w:val="en-US"/>
        </w:rPr>
        <w:t>were</w:t>
      </w:r>
      <w:r w:rsidR="00726F24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 </w:t>
      </w:r>
      <w:r w:rsidR="00BA00C4" w:rsidRPr="0035312F">
        <w:rPr>
          <w:rFonts w:ascii="Calibri" w:hAnsi="Calibri" w:cs="Calibri"/>
          <w:color w:val="000000"/>
          <w:shd w:val="clear" w:color="auto" w:fill="FFFFFF"/>
          <w:lang w:val="en-US"/>
        </w:rPr>
        <w:t>analyze</w:t>
      </w:r>
      <w:r w:rsidR="00726F24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d on parts of the sample </w:t>
      </w:r>
      <w:r w:rsidR="00BA00C4" w:rsidRPr="0035312F">
        <w:rPr>
          <w:rFonts w:ascii="Calibri" w:hAnsi="Calibri" w:cs="Calibri"/>
          <w:color w:val="000000"/>
          <w:shd w:val="clear" w:color="auto" w:fill="FFFFFF"/>
          <w:lang w:val="en-US"/>
        </w:rPr>
        <w:t xml:space="preserve">at the </w:t>
      </w:r>
      <w:r w:rsidR="00BA00C4" w:rsidRPr="0035312F">
        <w:rPr>
          <w:lang w:val="en-US"/>
        </w:rPr>
        <w:t>Norwe</w:t>
      </w:r>
      <w:r w:rsidR="00726F24" w:rsidRPr="0035312F">
        <w:rPr>
          <w:lang w:val="en-US"/>
        </w:rPr>
        <w:t>gian Institute for Air Research</w:t>
      </w:r>
      <w:r w:rsidR="00724414" w:rsidRPr="0035312F">
        <w:rPr>
          <w:lang w:val="en-US"/>
        </w:rPr>
        <w:t xml:space="preserve"> (NILU</w:t>
      </w:r>
      <w:r w:rsidR="00724414" w:rsidRPr="00150FA2">
        <w:rPr>
          <w:lang w:val="en-US"/>
        </w:rPr>
        <w:t>)</w:t>
      </w:r>
      <w:r w:rsidR="00726F24" w:rsidRPr="00150FA2">
        <w:rPr>
          <w:lang w:val="en-US"/>
        </w:rPr>
        <w:t>,</w:t>
      </w:r>
      <w:r w:rsidR="00F81121" w:rsidRPr="00150FA2">
        <w:rPr>
          <w:lang w:val="en-US"/>
        </w:rPr>
        <w:t xml:space="preserve"> Tromsø, Norway,</w:t>
      </w:r>
      <w:r w:rsidR="00726F24" w:rsidRPr="00150FA2">
        <w:rPr>
          <w:lang w:val="en-US"/>
        </w:rPr>
        <w:t xml:space="preserve"> </w:t>
      </w:r>
      <w:r w:rsidR="002104ED" w:rsidRPr="00150FA2">
        <w:rPr>
          <w:lang w:val="en-US"/>
        </w:rPr>
        <w:t xml:space="preserve">and </w:t>
      </w:r>
      <w:r w:rsidR="00726F24" w:rsidRPr="0035312F">
        <w:rPr>
          <w:lang w:val="en-US"/>
        </w:rPr>
        <w:t>National Institute of Occupational Health</w:t>
      </w:r>
      <w:r w:rsidR="00724414" w:rsidRPr="0035312F">
        <w:rPr>
          <w:lang w:val="en-US"/>
        </w:rPr>
        <w:t xml:space="preserve"> (STAMI</w:t>
      </w:r>
      <w:r w:rsidR="00724414" w:rsidRPr="00150FA2">
        <w:rPr>
          <w:lang w:val="en-US"/>
        </w:rPr>
        <w:t>)</w:t>
      </w:r>
      <w:r w:rsidR="00726F24" w:rsidRPr="00150FA2">
        <w:rPr>
          <w:lang w:val="en-US"/>
        </w:rPr>
        <w:t>, Oslo</w:t>
      </w:r>
      <w:r w:rsidR="002104ED" w:rsidRPr="00150FA2">
        <w:rPr>
          <w:lang w:val="en-US"/>
        </w:rPr>
        <w:t xml:space="preserve">, </w:t>
      </w:r>
      <w:r w:rsidR="00F81121" w:rsidRPr="00150FA2">
        <w:rPr>
          <w:lang w:val="en-US"/>
        </w:rPr>
        <w:t>Norway</w:t>
      </w:r>
      <w:r w:rsidR="003E1055" w:rsidRPr="00150FA2">
        <w:rPr>
          <w:lang w:val="en-US"/>
        </w:rPr>
        <w:t>, respectively</w:t>
      </w:r>
      <w:r w:rsidR="00726F24" w:rsidRPr="00150FA2">
        <w:rPr>
          <w:lang w:val="en-US"/>
        </w:rPr>
        <w:t>.</w:t>
      </w:r>
      <w:r w:rsidR="001155F2" w:rsidRPr="001155F2">
        <w:rPr>
          <w:lang w:val="en-US"/>
        </w:rPr>
        <w:t xml:space="preserve"> </w:t>
      </w:r>
    </w:p>
    <w:p w14:paraId="73BE9185" w14:textId="77777777" w:rsidR="003E1055" w:rsidRDefault="003E1055" w:rsidP="00152159">
      <w:pPr>
        <w:autoSpaceDE w:val="0"/>
        <w:autoSpaceDN w:val="0"/>
        <w:adjustRightInd w:val="0"/>
        <w:spacing w:after="0" w:line="240" w:lineRule="auto"/>
        <w:rPr>
          <w:rFonts w:cs="Times-Roman"/>
          <w:lang w:val="en-US"/>
        </w:rPr>
      </w:pPr>
    </w:p>
    <w:p w14:paraId="269BA216" w14:textId="561CBDD1" w:rsidR="00C813D9" w:rsidRPr="00FB5AC6" w:rsidRDefault="00C813D9" w:rsidP="00152159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rFonts w:cs="Times-Roman"/>
          <w:lang w:val="en-US"/>
        </w:rPr>
        <w:t>Information about the different blood</w:t>
      </w:r>
      <w:r w:rsidR="00726F24">
        <w:rPr>
          <w:rFonts w:cs="Times-Roman"/>
          <w:lang w:val="en-US"/>
        </w:rPr>
        <w:t xml:space="preserve"> </w:t>
      </w:r>
      <w:r>
        <w:rPr>
          <w:rFonts w:cs="Times-Roman"/>
          <w:lang w:val="en-US"/>
        </w:rPr>
        <w:t>samples, date</w:t>
      </w:r>
      <w:r w:rsidR="00553080">
        <w:rPr>
          <w:rFonts w:cs="Times-Roman"/>
          <w:lang w:val="en-US"/>
        </w:rPr>
        <w:t>s</w:t>
      </w:r>
      <w:r>
        <w:rPr>
          <w:rFonts w:cs="Times-Roman"/>
          <w:lang w:val="en-US"/>
        </w:rPr>
        <w:t xml:space="preserve"> of analysis and total number</w:t>
      </w:r>
      <w:r w:rsidR="00553080">
        <w:rPr>
          <w:rFonts w:cs="Times-Roman"/>
          <w:lang w:val="en-US"/>
        </w:rPr>
        <w:t>s</w:t>
      </w:r>
      <w:r>
        <w:rPr>
          <w:rFonts w:cs="Times-Roman"/>
          <w:lang w:val="en-US"/>
        </w:rPr>
        <w:t xml:space="preserve"> are included in </w:t>
      </w:r>
      <w:r w:rsidR="00553080">
        <w:rPr>
          <w:rFonts w:cs="Times-Roman"/>
          <w:lang w:val="en-US"/>
        </w:rPr>
        <w:t>T</w:t>
      </w:r>
      <w:r>
        <w:rPr>
          <w:rFonts w:cs="Times-Roman"/>
          <w:lang w:val="en-US"/>
        </w:rPr>
        <w:t>able</w:t>
      </w:r>
      <w:r w:rsidR="00553080">
        <w:rPr>
          <w:rFonts w:cs="Times-Roman"/>
          <w:lang w:val="en-US"/>
        </w:rPr>
        <w:t>s</w:t>
      </w:r>
      <w:r>
        <w:rPr>
          <w:rFonts w:cs="Times-Roman"/>
          <w:lang w:val="en-US"/>
        </w:rPr>
        <w:t xml:space="preserve"> 1 </w:t>
      </w:r>
      <w:r w:rsidR="00E478F2">
        <w:rPr>
          <w:rFonts w:cs="Times-Roman"/>
          <w:lang w:val="en-US"/>
        </w:rPr>
        <w:t xml:space="preserve">and 2 </w:t>
      </w:r>
      <w:r>
        <w:rPr>
          <w:rFonts w:cs="Times-Roman"/>
          <w:lang w:val="en-US"/>
        </w:rPr>
        <w:t xml:space="preserve">of this appendix. </w:t>
      </w:r>
    </w:p>
    <w:p w14:paraId="64F72881" w14:textId="77777777" w:rsidR="00D6077E" w:rsidRDefault="00D6077E" w:rsidP="00D6077E">
      <w:pPr>
        <w:spacing w:before="100" w:beforeAutospacing="1" w:after="100" w:afterAutospacing="1" w:line="360" w:lineRule="auto"/>
        <w:rPr>
          <w:b/>
          <w:lang w:val="en-US"/>
        </w:rPr>
      </w:pPr>
    </w:p>
    <w:p w14:paraId="3BA5F052" w14:textId="3FDF1F76" w:rsidR="004D0C54" w:rsidRDefault="00D6077E" w:rsidP="0029118C">
      <w:pPr>
        <w:spacing w:before="100" w:beforeAutospacing="1" w:after="100" w:afterAutospacing="1" w:line="360" w:lineRule="auto"/>
        <w:rPr>
          <w:rFonts w:cs="Times-Roman"/>
          <w:b/>
          <w:sz w:val="24"/>
          <w:szCs w:val="24"/>
          <w:lang w:val="en-US"/>
        </w:rPr>
      </w:pPr>
      <w:r w:rsidRPr="00D6077E">
        <w:rPr>
          <w:b/>
          <w:lang w:val="en-US"/>
        </w:rPr>
        <w:t xml:space="preserve">Table </w:t>
      </w:r>
      <w:r w:rsidR="00B278A6">
        <w:rPr>
          <w:b/>
          <w:lang w:val="en-US"/>
        </w:rPr>
        <w:t>S</w:t>
      </w:r>
      <w:r w:rsidRPr="00D6077E">
        <w:rPr>
          <w:b/>
          <w:lang w:val="en-US"/>
        </w:rPr>
        <w:t>1</w:t>
      </w:r>
      <w:r w:rsidRPr="00FC5077">
        <w:rPr>
          <w:b/>
          <w:lang w:val="en-US"/>
        </w:rPr>
        <w:t>.</w:t>
      </w:r>
      <w:r w:rsidRPr="00415FD1">
        <w:rPr>
          <w:lang w:val="en-US"/>
        </w:rPr>
        <w:t xml:space="preserve"> Overview of the </w:t>
      </w:r>
      <w:r w:rsidRPr="00415FD1">
        <w:rPr>
          <w:rFonts w:cstheme="minorHAnsi"/>
          <w:lang w:val="en-US"/>
        </w:rPr>
        <w:t>data collection</w:t>
      </w:r>
      <w:r>
        <w:rPr>
          <w:rFonts w:cstheme="minorHAnsi"/>
          <w:lang w:val="en-US"/>
        </w:rPr>
        <w:t xml:space="preserve">. </w:t>
      </w:r>
      <w:r w:rsidRPr="00415FD1">
        <w:rPr>
          <w:lang w:val="en-US"/>
        </w:rPr>
        <w:t xml:space="preserve">The SAMINOR 2 Clinical Survey </w:t>
      </w:r>
      <w:r>
        <w:rPr>
          <w:lang w:val="en-US"/>
        </w:rPr>
        <w:t>(2012-2014).</w:t>
      </w:r>
    </w:p>
    <w:tbl>
      <w:tblPr>
        <w:tblStyle w:val="TableGrid"/>
        <w:tblW w:w="11057" w:type="dxa"/>
        <w:tblInd w:w="-714" w:type="dxa"/>
        <w:tblLook w:val="04A0" w:firstRow="1" w:lastRow="0" w:firstColumn="1" w:lastColumn="0" w:noHBand="0" w:noVBand="1"/>
      </w:tblPr>
      <w:tblGrid>
        <w:gridCol w:w="2017"/>
        <w:gridCol w:w="1711"/>
        <w:gridCol w:w="1366"/>
        <w:gridCol w:w="2448"/>
        <w:gridCol w:w="1711"/>
        <w:gridCol w:w="1804"/>
      </w:tblGrid>
      <w:tr w:rsidR="00BF7286" w:rsidRPr="00B278A6" w14:paraId="21493FD3" w14:textId="77777777" w:rsidTr="0029118C">
        <w:tc>
          <w:tcPr>
            <w:tcW w:w="3581" w:type="dxa"/>
            <w:gridSpan w:val="2"/>
            <w:tcBorders>
              <w:bottom w:val="single" w:sz="4" w:space="0" w:color="auto"/>
            </w:tcBorders>
          </w:tcPr>
          <w:p w14:paraId="76D0909F" w14:textId="77777777" w:rsidR="00BF7286" w:rsidRPr="00E113D9" w:rsidRDefault="00BF7286" w:rsidP="00D6077E">
            <w:pPr>
              <w:rPr>
                <w:lang w:val="en-US"/>
              </w:rPr>
            </w:pPr>
          </w:p>
        </w:tc>
        <w:tc>
          <w:tcPr>
            <w:tcW w:w="7476" w:type="dxa"/>
            <w:gridSpan w:val="4"/>
            <w:tcBorders>
              <w:bottom w:val="single" w:sz="4" w:space="0" w:color="auto"/>
            </w:tcBorders>
          </w:tcPr>
          <w:p w14:paraId="3A4918CD" w14:textId="77777777" w:rsidR="00BF7286" w:rsidRPr="00E113D9" w:rsidRDefault="00BF7286" w:rsidP="00D6077E">
            <w:pPr>
              <w:jc w:val="center"/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Invitation materials</w:t>
            </w:r>
          </w:p>
        </w:tc>
      </w:tr>
      <w:tr w:rsidR="00BF7286" w:rsidRPr="00E113D9" w14:paraId="0C95CEA1" w14:textId="77777777" w:rsidTr="0029118C">
        <w:tc>
          <w:tcPr>
            <w:tcW w:w="2452" w:type="dxa"/>
            <w:tcBorders>
              <w:bottom w:val="single" w:sz="4" w:space="0" w:color="auto"/>
            </w:tcBorders>
          </w:tcPr>
          <w:p w14:paraId="122242D8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Municipalitie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76B0CFE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 xml:space="preserve">Collection period </w:t>
            </w:r>
            <w:r w:rsidRPr="00E113D9">
              <w:rPr>
                <w:b/>
                <w:vertAlign w:val="superscript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0DE52C6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Number of fieldworker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1A625A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Pamphlet/informational brochur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B3BEA3E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Questionnaire</w:t>
            </w:r>
          </w:p>
        </w:tc>
        <w:tc>
          <w:tcPr>
            <w:tcW w:w="1951" w:type="dxa"/>
            <w:tcBorders>
              <w:bottom w:val="single" w:sz="4" w:space="0" w:color="auto"/>
            </w:tcBorders>
          </w:tcPr>
          <w:p w14:paraId="0496144F" w14:textId="77777777" w:rsidR="00BF7286" w:rsidRPr="00E113D9" w:rsidRDefault="00BF7286" w:rsidP="00D6077E">
            <w:pPr>
              <w:rPr>
                <w:b/>
                <w:lang w:val="en-US"/>
              </w:rPr>
            </w:pPr>
            <w:r w:rsidRPr="00E113D9">
              <w:rPr>
                <w:b/>
                <w:lang w:val="en-US"/>
              </w:rPr>
              <w:t>Invitation letter</w:t>
            </w:r>
          </w:p>
        </w:tc>
      </w:tr>
      <w:tr w:rsidR="00BF7286" w:rsidRPr="00E113D9" w14:paraId="2AB807A3" w14:textId="77777777" w:rsidTr="0029118C">
        <w:tc>
          <w:tcPr>
            <w:tcW w:w="24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A24A53E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Skånland/Evene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AE4228D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2 Sept. 17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Oct. 25 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D0E4BB2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1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87AC8A6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970721A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79D63B90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</w:tr>
      <w:tr w:rsidR="00BF7286" w:rsidRPr="00E113D9" w14:paraId="2DE7890E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109C9A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Karasjok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1F8A433F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3 Jan. 28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Febr. 21 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6427C4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1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FA5EEE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BCB089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7150ED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</w:tr>
      <w:tr w:rsidR="00BF7286" w:rsidRPr="00E113D9" w14:paraId="2D958E9A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68198FB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Kautokeino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54D6A62E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3 Febr. 25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Mar. 21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9B21A1D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0A0977C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BE05ECB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9A1570E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</w:tr>
      <w:tr w:rsidR="00BF7286" w:rsidRPr="00E113D9" w14:paraId="505A595B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D8C6D9B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Porsanger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6F55ADF8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3 Apr. 15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May. 30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4FFFB0E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B4F1A95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/Kve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4BB9F72" w14:textId="77777777" w:rsidR="00BF7286" w:rsidRPr="00E113D9" w:rsidRDefault="00BF7286" w:rsidP="00D6077E">
            <w:pPr>
              <w:rPr>
                <w:vertAlign w:val="superscript"/>
                <w:lang w:val="en-US"/>
              </w:rPr>
            </w:pPr>
            <w:r w:rsidRPr="00E113D9">
              <w:rPr>
                <w:lang w:val="en-US"/>
              </w:rPr>
              <w:t xml:space="preserve">Norwegian </w:t>
            </w:r>
            <w:r w:rsidRPr="00E113D9">
              <w:rPr>
                <w:vertAlign w:val="superscript"/>
                <w:lang w:val="en-US"/>
              </w:rPr>
              <w:t>2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CE09FAB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</w:tr>
      <w:tr w:rsidR="00BF7286" w:rsidRPr="00E113D9" w14:paraId="418599C0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522EA2D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Kåfjor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177E8C5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3 Sept. 16</w:t>
            </w:r>
            <w:r w:rsidRPr="00E113D9">
              <w:rPr>
                <w:vertAlign w:val="superscript"/>
                <w:lang w:val="en-US"/>
              </w:rPr>
              <w:t xml:space="preserve">th </w:t>
            </w:r>
            <w:r w:rsidRPr="00E113D9">
              <w:rPr>
                <w:lang w:val="en-US"/>
              </w:rPr>
              <w:t>– Oct. 11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DA2D08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8FE86CB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85C907" w14:textId="77777777" w:rsidR="00BF7286" w:rsidRPr="00E113D9" w:rsidRDefault="00BF7286" w:rsidP="00D6077E">
            <w:pPr>
              <w:rPr>
                <w:vertAlign w:val="superscript"/>
                <w:lang w:val="en-US"/>
              </w:rPr>
            </w:pPr>
            <w:r w:rsidRPr="00E113D9">
              <w:rPr>
                <w:lang w:val="en-US"/>
              </w:rPr>
              <w:t xml:space="preserve">Norwegian </w:t>
            </w:r>
            <w:r w:rsidRPr="00E113D9">
              <w:rPr>
                <w:vertAlign w:val="superscript"/>
                <w:lang w:val="en-US"/>
              </w:rPr>
              <w:t>2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27DDC9F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</w:tr>
      <w:tr w:rsidR="00BF7286" w:rsidRPr="00E113D9" w14:paraId="016BA6E4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683A5C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Storfjord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6293AC91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3 Oct. 16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Nov. 7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6502C03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CB55A2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/Kve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450C664" w14:textId="77777777" w:rsidR="00BF7286" w:rsidRPr="00E113D9" w:rsidRDefault="00BF7286" w:rsidP="00D6077E">
            <w:pPr>
              <w:rPr>
                <w:vertAlign w:val="superscript"/>
                <w:lang w:val="en-US"/>
              </w:rPr>
            </w:pPr>
            <w:r w:rsidRPr="00E113D9">
              <w:rPr>
                <w:lang w:val="en-US"/>
              </w:rPr>
              <w:t xml:space="preserve">Norwegian </w:t>
            </w:r>
            <w:r w:rsidRPr="00E113D9">
              <w:rPr>
                <w:vertAlign w:val="superscript"/>
                <w:lang w:val="en-US"/>
              </w:rPr>
              <w:t>2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9D7A89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</w:tr>
      <w:tr w:rsidR="00BF7286" w:rsidRPr="00E113D9" w14:paraId="59C440FA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9EE19E0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lastRenderedPageBreak/>
              <w:t>Nesseby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5E635DD2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4 Febr. 12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Febr. 25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513368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D1F336D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104D5C1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1894261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</w:tr>
      <w:tr w:rsidR="00BF7286" w:rsidRPr="00E113D9" w14:paraId="19CEAE09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8FDAA6F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Tana</w:t>
            </w:r>
          </w:p>
        </w:tc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</w:tcPr>
          <w:p w14:paraId="16804895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4 Febr. 27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Apr. 3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26D30F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11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1FBDCA7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64CCE9A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9EE546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</w:tr>
      <w:tr w:rsidR="00BF7286" w:rsidRPr="00E113D9" w14:paraId="2562B756" w14:textId="77777777" w:rsidTr="0029118C">
        <w:tc>
          <w:tcPr>
            <w:tcW w:w="24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F74FA2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Lyngen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B6D4D1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2014 May. 7</w:t>
            </w:r>
            <w:r w:rsidRPr="00E113D9">
              <w:rPr>
                <w:vertAlign w:val="superscript"/>
                <w:lang w:val="en-US"/>
              </w:rPr>
              <w:t>th</w:t>
            </w:r>
            <w:r w:rsidRPr="00E113D9">
              <w:rPr>
                <w:lang w:val="en-US"/>
              </w:rPr>
              <w:t xml:space="preserve"> – June. 12</w:t>
            </w:r>
            <w:r w:rsidRPr="00E113D9">
              <w:rPr>
                <w:vertAlign w:val="superscript"/>
                <w:lang w:val="en-US"/>
              </w:rPr>
              <w:t>t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F1D09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t>1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9A434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/Sam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7D591A" w14:textId="77777777" w:rsidR="00BF7286" w:rsidRPr="00E113D9" w:rsidRDefault="00BF7286" w:rsidP="00D6077E">
            <w:pPr>
              <w:rPr>
                <w:vertAlign w:val="superscript"/>
                <w:lang w:val="en-US"/>
              </w:rPr>
            </w:pPr>
            <w:r w:rsidRPr="00E113D9">
              <w:rPr>
                <w:lang w:val="en-US"/>
              </w:rPr>
              <w:t xml:space="preserve">Norwegian </w:t>
            </w:r>
            <w:r w:rsidRPr="00E113D9">
              <w:rPr>
                <w:vertAlign w:val="superscript"/>
                <w:lang w:val="en-US"/>
              </w:rPr>
              <w:t>2</w:t>
            </w:r>
          </w:p>
        </w:tc>
        <w:tc>
          <w:tcPr>
            <w:tcW w:w="19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CFF7CF" w14:textId="77777777" w:rsidR="00BF7286" w:rsidRPr="00E113D9" w:rsidRDefault="00BF7286" w:rsidP="00D6077E">
            <w:pPr>
              <w:rPr>
                <w:lang w:val="en-US"/>
              </w:rPr>
            </w:pPr>
            <w:r w:rsidRPr="00E113D9">
              <w:rPr>
                <w:lang w:val="en-US"/>
              </w:rPr>
              <w:t>Norwegian</w:t>
            </w:r>
          </w:p>
        </w:tc>
      </w:tr>
    </w:tbl>
    <w:p w14:paraId="0DCF0F86" w14:textId="77777777" w:rsidR="00D6077E" w:rsidRPr="00E113D9" w:rsidRDefault="00D6077E" w:rsidP="00D6077E">
      <w:pPr>
        <w:rPr>
          <w:szCs w:val="16"/>
          <w:lang w:val="en-US"/>
        </w:rPr>
      </w:pPr>
      <w:r w:rsidRPr="00E113D9">
        <w:rPr>
          <w:szCs w:val="16"/>
          <w:vertAlign w:val="superscript"/>
          <w:lang w:val="en-US"/>
        </w:rPr>
        <w:t>1</w:t>
      </w:r>
      <w:r w:rsidRPr="00E113D9">
        <w:rPr>
          <w:szCs w:val="16"/>
          <w:lang w:val="en-US"/>
        </w:rPr>
        <w:t xml:space="preserve"> In some municipalities the health examination site was closed from 1 up to 4 weekdays due to public holidays </w:t>
      </w:r>
    </w:p>
    <w:p w14:paraId="5B934113" w14:textId="77777777" w:rsidR="00D6077E" w:rsidRPr="004841A1" w:rsidRDefault="00D6077E" w:rsidP="00D6077E">
      <w:pPr>
        <w:rPr>
          <w:szCs w:val="16"/>
          <w:lang w:val="en-US"/>
        </w:rPr>
      </w:pPr>
      <w:r w:rsidRPr="00E113D9">
        <w:rPr>
          <w:szCs w:val="16"/>
          <w:vertAlign w:val="superscript"/>
          <w:lang w:val="en-US"/>
        </w:rPr>
        <w:t>2</w:t>
      </w:r>
      <w:r w:rsidRPr="00E113D9">
        <w:rPr>
          <w:szCs w:val="16"/>
          <w:lang w:val="en-US"/>
        </w:rPr>
        <w:t xml:space="preserve"> The Sami questionnaire was available on request</w:t>
      </w:r>
    </w:p>
    <w:p w14:paraId="66EF8505" w14:textId="77777777" w:rsidR="00D6077E" w:rsidRDefault="00D6077E" w:rsidP="00D6077E">
      <w:pPr>
        <w:spacing w:line="360" w:lineRule="auto"/>
        <w:rPr>
          <w:rFonts w:cs="Times-Roman"/>
          <w:b/>
          <w:sz w:val="24"/>
          <w:szCs w:val="24"/>
          <w:lang w:val="en-US"/>
        </w:rPr>
      </w:pPr>
    </w:p>
    <w:p w14:paraId="549554AB" w14:textId="56364734" w:rsidR="004A5F0E" w:rsidRDefault="00D6077E" w:rsidP="00C813D9">
      <w:pPr>
        <w:spacing w:line="360" w:lineRule="auto"/>
        <w:rPr>
          <w:rFonts w:cs="Times-Roman"/>
          <w:b/>
          <w:sz w:val="24"/>
          <w:szCs w:val="24"/>
          <w:lang w:val="en-US"/>
        </w:rPr>
      </w:pPr>
      <w:r>
        <w:rPr>
          <w:noProof/>
          <w:lang w:val="en-US"/>
        </w:rPr>
        <w:lastRenderedPageBreak/>
        <mc:AlternateContent>
          <mc:Choice Requires="wpc">
            <w:drawing>
              <wp:inline distT="0" distB="0" distL="0" distR="0" wp14:anchorId="7B566C0E" wp14:editId="3D7C50F1">
                <wp:extent cx="5486400" cy="7474688"/>
                <wp:effectExtent l="0" t="0" r="0" b="0"/>
                <wp:docPr id="5" name="Canvas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25" name="Rounded Rectangle 25"/>
                        <wps:cNvSpPr/>
                        <wps:spPr>
                          <a:xfrm>
                            <a:off x="594687" y="308345"/>
                            <a:ext cx="1957705" cy="786040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28A1FDC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</w:pPr>
                              <w:r w:rsidRPr="008516C0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Original sample: 12,577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" name="Rounded Rectangle 26"/>
                        <wps:cNvSpPr/>
                        <wps:spPr>
                          <a:xfrm>
                            <a:off x="2881246" y="1919259"/>
                            <a:ext cx="2264929" cy="50762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CA3B720" w14:textId="77777777" w:rsidR="009335C5" w:rsidRPr="003B1051" w:rsidRDefault="009335C5" w:rsidP="00D6077E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  <w:rPr>
                                  <w:lang w:val="en-US"/>
                                </w:rPr>
                              </w:pPr>
                              <w:r w:rsidRPr="003B1051">
                                <w:rPr>
                                  <w:rFonts w:eastAsia="Calibri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Dead, moved or incorrect address: 118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" name="Rounded Rectangle 30"/>
                        <wps:cNvSpPr/>
                        <wps:spPr>
                          <a:xfrm>
                            <a:off x="2870054" y="1211342"/>
                            <a:ext cx="2276121" cy="50736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5B4D9BBD" w14:textId="77777777" w:rsidR="009335C5" w:rsidRPr="003B1051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</w:pPr>
                              <w:r w:rsidRPr="003B1051">
                                <w:rPr>
                                  <w:rFonts w:eastAsia="Calibri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Duplicates (invited twice): 4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Rounded Rectangle 31"/>
                        <wps:cNvSpPr/>
                        <wps:spPr>
                          <a:xfrm>
                            <a:off x="2870054" y="3681488"/>
                            <a:ext cx="2276121" cy="50736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8A110A7" w14:textId="77777777" w:rsidR="009335C5" w:rsidRPr="003B1051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eastAsia="Calibri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 xml:space="preserve">Non-responders: </w:t>
                              </w:r>
                              <w:r w:rsidRPr="003B1051">
                                <w:rPr>
                                  <w:rFonts w:eastAsia="Calibri"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6,45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Rounded Rectangle 32"/>
                        <wps:cNvSpPr/>
                        <wps:spPr>
                          <a:xfrm>
                            <a:off x="1742992" y="4582507"/>
                            <a:ext cx="1106540" cy="691096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45194F3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</w:pP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Completed the questionnaire:</w:t>
                              </w: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cr/>
                                <w:t>5,983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" name="Rounded Rectangle 33"/>
                        <wps:cNvSpPr/>
                        <wps:spPr>
                          <a:xfrm>
                            <a:off x="818708" y="5835961"/>
                            <a:ext cx="1562986" cy="905081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BF1F86D" w14:textId="77777777" w:rsidR="009335C5" w:rsidRPr="003B1051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Provided blood sample and completed questionnaire:</w:t>
                              </w:r>
                            </w:p>
                            <w:p w14:paraId="4CD43C32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</w:pPr>
                              <w:r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</w:rPr>
                                <w:t>5,956</w:t>
                              </w:r>
                            </w:p>
                            <w:p w14:paraId="051638C3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4" w:lineRule="auto"/>
                                <w:jc w:val="center"/>
                              </w:pPr>
                              <w:r>
                                <w:rPr>
                                  <w:rFonts w:eastAsia="Calibri"/>
                                  <w:sz w:val="20"/>
                                  <w:szCs w:val="20"/>
                                </w:rPr>
                                <w:t> 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" name="Rounded Rectangle 34"/>
                        <wps:cNvSpPr/>
                        <wps:spPr>
                          <a:xfrm>
                            <a:off x="360755" y="4582632"/>
                            <a:ext cx="1106170" cy="691043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60BB225F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2" w:lineRule="auto"/>
                                <w:jc w:val="center"/>
                              </w:pP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Provided blood sample:</w:t>
                              </w: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cr/>
                                <w:t>5,976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Rounded Rectangle 35"/>
                        <wps:cNvSpPr/>
                        <wps:spPr>
                          <a:xfrm>
                            <a:off x="615215" y="2699917"/>
                            <a:ext cx="1957705" cy="78549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748D23B9" w14:textId="77777777" w:rsidR="009335C5" w:rsidRDefault="009335C5" w:rsidP="00D6077E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jc w:val="center"/>
                              </w:pP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t>Eligible sample:</w:t>
                              </w:r>
                              <w:r w:rsidRPr="003B1051">
                                <w:rPr>
                                  <w:rFonts w:eastAsia="Calibri"/>
                                  <w:b/>
                                  <w:bCs/>
                                  <w:sz w:val="20"/>
                                  <w:szCs w:val="20"/>
                                  <w:lang w:val="en-US"/>
                                </w:rPr>
                                <w:cr/>
                                <w:t>12,455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Straight Arrow Connector 8"/>
                        <wps:cNvCnPr/>
                        <wps:spPr>
                          <a:xfrm>
                            <a:off x="1573540" y="1094370"/>
                            <a:ext cx="0" cy="1605510"/>
                          </a:xfrm>
                          <a:prstGeom prst="straightConnector1">
                            <a:avLst/>
                          </a:prstGeom>
                          <a:ln w="28575"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/>
                        <wps:spPr>
                          <a:xfrm>
                            <a:off x="1584173" y="3485382"/>
                            <a:ext cx="0" cy="792000"/>
                          </a:xfrm>
                          <a:prstGeom prst="straightConnector1">
                            <a:avLst/>
                          </a:prstGeom>
                          <a:ln w="28575"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4" name="Straight Arrow Connector 14"/>
                        <wps:cNvCnPr/>
                        <wps:spPr>
                          <a:xfrm>
                            <a:off x="893139" y="4277264"/>
                            <a:ext cx="1404000" cy="59"/>
                          </a:xfrm>
                          <a:prstGeom prst="straightConnector1">
                            <a:avLst/>
                          </a:prstGeom>
                          <a:ln w="28575"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" name="Straight Arrow Connector 15"/>
                        <wps:cNvCnPr/>
                        <wps:spPr>
                          <a:xfrm>
                            <a:off x="903772" y="4277223"/>
                            <a:ext cx="0" cy="324000"/>
                          </a:xfrm>
                          <a:prstGeom prst="straightConnector1">
                            <a:avLst/>
                          </a:prstGeom>
                          <a:ln w="28575"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" name="Straight Arrow Connector 16"/>
                        <wps:cNvCnPr/>
                        <wps:spPr>
                          <a:xfrm>
                            <a:off x="2297139" y="4258784"/>
                            <a:ext cx="0" cy="323850"/>
                          </a:xfrm>
                          <a:prstGeom prst="straightConnector1">
                            <a:avLst/>
                          </a:prstGeom>
                          <a:ln w="28575"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7" name="Straight Arrow Connector 17"/>
                        <wps:cNvCnPr/>
                        <wps:spPr>
                          <a:xfrm flipV="1">
                            <a:off x="1584173" y="3923420"/>
                            <a:ext cx="1297073" cy="0"/>
                          </a:xfrm>
                          <a:prstGeom prst="straightConnector1">
                            <a:avLst/>
                          </a:prstGeom>
                          <a:ln w="28575">
                            <a:prstDash val="sysDash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8" name="Straight Arrow Connector 18"/>
                        <wps:cNvCnPr/>
                        <wps:spPr>
                          <a:xfrm flipV="1">
                            <a:off x="1584576" y="1466155"/>
                            <a:ext cx="1296670" cy="0"/>
                          </a:xfrm>
                          <a:prstGeom prst="straightConnector1">
                            <a:avLst/>
                          </a:prstGeom>
                          <a:ln w="28575">
                            <a:prstDash val="sysDash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" name="Straight Arrow Connector 19"/>
                        <wps:cNvCnPr/>
                        <wps:spPr>
                          <a:xfrm flipV="1">
                            <a:off x="1584576" y="2167905"/>
                            <a:ext cx="1296670" cy="0"/>
                          </a:xfrm>
                          <a:prstGeom prst="straightConnector1">
                            <a:avLst/>
                          </a:prstGeom>
                          <a:ln w="28575">
                            <a:prstDash val="sysDash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Straight Arrow Connector 20"/>
                        <wps:cNvCnPr/>
                        <wps:spPr>
                          <a:xfrm>
                            <a:off x="882344" y="5530613"/>
                            <a:ext cx="1403985" cy="0"/>
                          </a:xfrm>
                          <a:prstGeom prst="straightConnector1">
                            <a:avLst/>
                          </a:prstGeom>
                          <a:ln w="28575"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Straight Arrow Connector 21"/>
                        <wps:cNvCnPr/>
                        <wps:spPr>
                          <a:xfrm>
                            <a:off x="1595212" y="5522744"/>
                            <a:ext cx="0" cy="323850"/>
                          </a:xfrm>
                          <a:prstGeom prst="straightConnector1">
                            <a:avLst/>
                          </a:prstGeom>
                          <a:ln w="28575"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" name="Straight Arrow Connector 22"/>
                        <wps:cNvCnPr/>
                        <wps:spPr>
                          <a:xfrm>
                            <a:off x="2286329" y="5278272"/>
                            <a:ext cx="0" cy="270000"/>
                          </a:xfrm>
                          <a:prstGeom prst="straightConnector1">
                            <a:avLst/>
                          </a:prstGeom>
                          <a:ln w="28575"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" name="Straight Arrow Connector 23"/>
                        <wps:cNvCnPr/>
                        <wps:spPr>
                          <a:xfrm>
                            <a:off x="902855" y="5278399"/>
                            <a:ext cx="0" cy="269875"/>
                          </a:xfrm>
                          <a:prstGeom prst="straightConnector1">
                            <a:avLst/>
                          </a:prstGeom>
                          <a:ln w="28575">
                            <a:headEnd type="non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7B566C0E" id="Canvas 5" o:spid="_x0000_s1026" editas="canvas" style="width:6in;height:588.55pt;mso-position-horizontal-relative:char;mso-position-vertical-relative:line" coordsize="54864,7474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4864;height:74745;visibility:visible;mso-wrap-style:square">
                  <v:fill o:detectmouseclick="t"/>
                  <v:path o:connecttype="none"/>
                </v:shape>
                <v:roundrect id="Rounded Rectangle 25" o:spid="_x0000_s1028" style="position:absolute;left:5946;top:3083;width:19577;height:786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328A1FDC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</w:pPr>
                        <w:r w:rsidRPr="008516C0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Original sample: 12,577</w:t>
                        </w:r>
                      </w:p>
                    </w:txbxContent>
                  </v:textbox>
                </v:roundrect>
                <v:roundrect id="Rounded Rectangle 26" o:spid="_x0000_s1029" style="position:absolute;left:28812;top:19192;width:22649;height:5076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0CA3B720" w14:textId="77777777" w:rsidR="009335C5" w:rsidRPr="003B1051" w:rsidRDefault="009335C5" w:rsidP="00D6077E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  <w:rPr>
                            <w:lang w:val="en-US"/>
                          </w:rPr>
                        </w:pPr>
                        <w:r w:rsidRPr="003B1051">
                          <w:rPr>
                            <w:rFonts w:eastAsia="Calibri"/>
                            <w:bCs/>
                            <w:sz w:val="20"/>
                            <w:szCs w:val="20"/>
                            <w:lang w:val="en-US"/>
                          </w:rPr>
                          <w:t>Dead, moved or incorrect address: 118</w:t>
                        </w:r>
                      </w:p>
                    </w:txbxContent>
                  </v:textbox>
                </v:roundrect>
                <v:roundrect id="Rounded Rectangle 30" o:spid="_x0000_s1030" style="position:absolute;left:28700;top:12113;width:22761;height:507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" fillcolor="#5b9bd5 [3204]" strokecolor="#1f4d78 [1604]" strokeweight="1pt">
                  <v:stroke joinstyle="miter"/>
                  <v:textbox>
                    <w:txbxContent>
                      <w:p w14:paraId="5B4D9BBD" w14:textId="77777777" w:rsidR="009335C5" w:rsidRPr="003B1051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</w:pPr>
                        <w:r w:rsidRPr="003B1051">
                          <w:rPr>
                            <w:rFonts w:eastAsia="Calibri"/>
                            <w:bCs/>
                            <w:sz w:val="20"/>
                            <w:szCs w:val="20"/>
                            <w:lang w:val="en-US"/>
                          </w:rPr>
                          <w:t>Duplicates (invited twice): 4</w:t>
                        </w:r>
                      </w:p>
                    </w:txbxContent>
                  </v:textbox>
                </v:roundrect>
                <v:roundrect id="Rounded Rectangle 31" o:spid="_x0000_s1031" style="position:absolute;left:28700;top:36814;width:22761;height:5074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38A110A7" w14:textId="77777777" w:rsidR="009335C5" w:rsidRPr="003B1051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  <w:rPr>
                            <w:lang w:val="en-US"/>
                          </w:rPr>
                        </w:pPr>
                        <w:r>
                          <w:rPr>
                            <w:rFonts w:eastAsia="Calibri"/>
                            <w:bCs/>
                            <w:sz w:val="20"/>
                            <w:szCs w:val="20"/>
                            <w:lang w:val="en-US"/>
                          </w:rPr>
                          <w:t xml:space="preserve">Non-responders: </w:t>
                        </w:r>
                        <w:r w:rsidRPr="003B1051">
                          <w:rPr>
                            <w:rFonts w:eastAsia="Calibri"/>
                            <w:bCs/>
                            <w:sz w:val="20"/>
                            <w:szCs w:val="20"/>
                            <w:lang w:val="en-US"/>
                          </w:rPr>
                          <w:t>6,451</w:t>
                        </w:r>
                      </w:p>
                    </w:txbxContent>
                  </v:textbox>
                </v:roundrect>
                <v:roundrect id="Rounded Rectangle 32" o:spid="_x0000_s1032" style="position:absolute;left:17429;top:45825;width:11066;height:691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645194F3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</w:pP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Completed the questionnaire:</w:t>
                        </w: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cr/>
                          <w:t>5,983</w:t>
                        </w:r>
                      </w:p>
                    </w:txbxContent>
                  </v:textbox>
                </v:roundrect>
                <v:roundrect id="Rounded Rectangle 33" o:spid="_x0000_s1033" style="position:absolute;left:8187;top:58359;width:15629;height:905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3BF1F86D" w14:textId="77777777" w:rsidR="009335C5" w:rsidRPr="003B1051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  <w:rPr>
                            <w:lang w:val="en-US"/>
                          </w:rPr>
                        </w:pPr>
                        <w:r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Provided blood sample and completed questionnaire:</w:t>
                        </w:r>
                      </w:p>
                      <w:p w14:paraId="4CD43C32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</w:pPr>
                        <w:r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</w:rPr>
                          <w:t>5,956</w:t>
                        </w:r>
                      </w:p>
                      <w:p w14:paraId="051638C3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4" w:lineRule="auto"/>
                          <w:jc w:val="center"/>
                        </w:pPr>
                        <w:r>
                          <w:rPr>
                            <w:rFonts w:eastAsia="Calibri"/>
                            <w:sz w:val="20"/>
                            <w:szCs w:val="20"/>
                          </w:rPr>
                          <w:t> </w:t>
                        </w:r>
                      </w:p>
                    </w:txbxContent>
                  </v:textbox>
                </v:roundrect>
                <v:roundrect id="Rounded Rectangle 34" o:spid="_x0000_s1034" style="position:absolute;left:3607;top:45826;width:11062;height:6910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60BB225F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2" w:lineRule="auto"/>
                          <w:jc w:val="center"/>
                        </w:pP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Provided blood sample:</w:t>
                        </w: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cr/>
                          <w:t>5,976</w:t>
                        </w:r>
                      </w:p>
                    </w:txbxContent>
                  </v:textbox>
                </v:roundrect>
                <v:roundrect id="Rounded Rectangle 35" o:spid="_x0000_s1035" style="position:absolute;left:6152;top:26999;width:19577;height:7855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" fillcolor="#5b9bd5 [3204]" strokecolor="#1f4d78 [1604]" strokeweight="1pt">
                  <v:stroke joinstyle="miter"/>
                  <v:textbox>
                    <w:txbxContent>
                      <w:p w14:paraId="748D23B9" w14:textId="77777777" w:rsidR="009335C5" w:rsidRDefault="009335C5" w:rsidP="00D6077E">
                        <w:pPr>
                          <w:pStyle w:val="NormalWeb"/>
                          <w:spacing w:before="0" w:beforeAutospacing="0" w:after="160" w:afterAutospacing="0" w:line="256" w:lineRule="auto"/>
                          <w:jc w:val="center"/>
                        </w:pP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t>Eligible sample:</w:t>
                        </w:r>
                        <w:r w:rsidRPr="003B1051">
                          <w:rPr>
                            <w:rFonts w:eastAsia="Calibri"/>
                            <w:b/>
                            <w:bCs/>
                            <w:sz w:val="20"/>
                            <w:szCs w:val="20"/>
                            <w:lang w:val="en-US"/>
                          </w:rPr>
                          <w:cr/>
                          <w:t>12,455</w:t>
                        </w:r>
                      </w:p>
                    </w:txbxContent>
                  </v:textbox>
                </v:round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8" o:spid="_x0000_s1036" type="#_x0000_t32" style="position:absolute;left:15735;top:10943;width:0;height:1605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" strokecolor="#5b9bd5 [3204]" strokeweight="2.25pt">
                  <v:stroke endarrow="block" joinstyle="miter"/>
                </v:shape>
                <v:shape id="Straight Arrow Connector 36" o:spid="_x0000_s1037" type="#_x0000_t32" style="position:absolute;left:15841;top:34853;width:0;height:792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" strokecolor="#5b9bd5 [3204]" strokeweight="2.25pt">
                  <v:stroke joinstyle="miter"/>
                </v:shape>
                <v:shape id="Straight Arrow Connector 14" o:spid="_x0000_s1038" type="#_x0000_t32" style="position:absolute;left:8931;top:42772;width:14040;height: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" strokecolor="#5b9bd5 [3204]" strokeweight="2.25pt">
                  <v:stroke joinstyle="miter"/>
                </v:shape>
                <v:shape id="Straight Arrow Connector 15" o:spid="_x0000_s1039" type="#_x0000_t32" style="position:absolute;left:9037;top:42772;width:0;height:324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" strokecolor="#5b9bd5 [3204]" strokeweight="2.25pt">
                  <v:stroke endarrow="block" joinstyle="miter"/>
                </v:shape>
                <v:shape id="Straight Arrow Connector 16" o:spid="_x0000_s1040" type="#_x0000_t32" style="position:absolute;left:22971;top:42587;width:0;height:323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" strokecolor="#5b9bd5 [3204]" strokeweight="2.25pt">
                  <v:stroke endarrow="block" joinstyle="miter"/>
                </v:shape>
                <v:shape id="Straight Arrow Connector 17" o:spid="_x0000_s1041" type="#_x0000_t32" style="position:absolute;left:15841;top:39234;width:12971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" strokecolor="#5b9bd5 [3204]" strokeweight="2.25pt">
                  <v:stroke dashstyle="3 1" endarrow="block" joinstyle="miter"/>
                </v:shape>
                <v:shape id="Straight Arrow Connector 18" o:spid="_x0000_s1042" type="#_x0000_t32" style="position:absolute;left:15845;top:14661;width:12967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" strokecolor="#5b9bd5 [3204]" strokeweight="2.25pt">
                  <v:stroke dashstyle="3 1" endarrow="block" joinstyle="miter"/>
                </v:shape>
                <v:shape id="Straight Arrow Connector 19" o:spid="_x0000_s1043" type="#_x0000_t32" style="position:absolute;left:15845;top:21679;width:12967;height: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" strokecolor="#5b9bd5 [3204]" strokeweight="2.25pt">
                  <v:stroke dashstyle="3 1" endarrow="block" joinstyle="miter"/>
                </v:shape>
                <v:shape id="Straight Arrow Connector 20" o:spid="_x0000_s1044" type="#_x0000_t32" style="position:absolute;left:8823;top:55306;width:1404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" strokecolor="#5b9bd5 [3204]" strokeweight="2.25pt">
                  <v:stroke joinstyle="miter"/>
                </v:shape>
                <v:shape id="Straight Arrow Connector 21" o:spid="_x0000_s1045" type="#_x0000_t32" style="position:absolute;left:15952;top:55227;width:0;height:32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" strokecolor="#5b9bd5 [3204]" strokeweight="2.25pt">
                  <v:stroke endarrow="block" joinstyle="miter"/>
                </v:shape>
                <v:shape id="Straight Arrow Connector 22" o:spid="_x0000_s1046" type="#_x0000_t32" style="position:absolute;left:22863;top:52782;width:0;height:270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" strokecolor="#5b9bd5 [3204]" strokeweight="2.25pt">
                  <v:stroke joinstyle="miter"/>
                </v:shape>
                <v:shape id="Straight Arrow Connector 23" o:spid="_x0000_s1047" type="#_x0000_t32" style="position:absolute;left:9028;top:52783;width:0;height:269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" strokecolor="#5b9bd5 [3204]" strokeweight="2.25pt">
                  <v:stroke joinstyle="miter"/>
                </v:shape>
                <w10:anchorlock/>
              </v:group>
            </w:pict>
          </mc:Fallback>
        </mc:AlternateContent>
      </w:r>
    </w:p>
    <w:p w14:paraId="06B42A3C" w14:textId="3C831CA8" w:rsidR="00D6077E" w:rsidRPr="0029118C" w:rsidRDefault="00D6077E" w:rsidP="00C813D9">
      <w:pPr>
        <w:spacing w:line="360" w:lineRule="auto"/>
        <w:rPr>
          <w:rFonts w:cs="Times-Roman"/>
          <w:sz w:val="24"/>
          <w:szCs w:val="24"/>
          <w:lang w:val="en-US"/>
        </w:rPr>
      </w:pPr>
      <w:r w:rsidRPr="00D6077E">
        <w:rPr>
          <w:rFonts w:cs="Times-Roman"/>
          <w:b/>
          <w:sz w:val="24"/>
          <w:szCs w:val="24"/>
          <w:lang w:val="en-US"/>
        </w:rPr>
        <w:t xml:space="preserve">Figure </w:t>
      </w:r>
      <w:r w:rsidR="00B278A6">
        <w:rPr>
          <w:rFonts w:cs="Times-Roman"/>
          <w:b/>
          <w:sz w:val="24"/>
          <w:szCs w:val="24"/>
          <w:lang w:val="en-US"/>
        </w:rPr>
        <w:t>S</w:t>
      </w:r>
      <w:r w:rsidRPr="00D6077E">
        <w:rPr>
          <w:rFonts w:cs="Times-Roman"/>
          <w:b/>
          <w:sz w:val="24"/>
          <w:szCs w:val="24"/>
          <w:lang w:val="en-US"/>
        </w:rPr>
        <w:t>1</w:t>
      </w:r>
      <w:r w:rsidRPr="0029118C">
        <w:rPr>
          <w:rFonts w:cs="Times-Roman"/>
          <w:sz w:val="24"/>
          <w:szCs w:val="24"/>
          <w:lang w:val="en-US"/>
        </w:rPr>
        <w:t xml:space="preserve">. Sample description of the SAMINOR 2 Clinical </w:t>
      </w:r>
      <w:r w:rsidR="00F27061">
        <w:rPr>
          <w:rFonts w:cs="Times-Roman"/>
          <w:sz w:val="24"/>
          <w:szCs w:val="24"/>
          <w:lang w:val="en-US"/>
        </w:rPr>
        <w:t>S</w:t>
      </w:r>
      <w:r w:rsidRPr="0029118C">
        <w:rPr>
          <w:rFonts w:cs="Times-Roman"/>
          <w:sz w:val="24"/>
          <w:szCs w:val="24"/>
          <w:lang w:val="en-US"/>
        </w:rPr>
        <w:t>urvey (2012 – 2014)</w:t>
      </w:r>
    </w:p>
    <w:p w14:paraId="48B25F36" w14:textId="77777777" w:rsidR="00D6077E" w:rsidRDefault="00D6077E" w:rsidP="00C813D9">
      <w:pPr>
        <w:spacing w:line="360" w:lineRule="auto"/>
        <w:rPr>
          <w:rFonts w:cs="Times-Roman"/>
          <w:b/>
          <w:sz w:val="24"/>
          <w:szCs w:val="24"/>
          <w:lang w:val="en-US"/>
        </w:rPr>
      </w:pPr>
    </w:p>
    <w:p w14:paraId="0DAAC03E" w14:textId="0CEF3E90" w:rsidR="00E478F2" w:rsidRPr="0029118C" w:rsidRDefault="00E478F2" w:rsidP="00E478F2">
      <w:pPr>
        <w:rPr>
          <w:b/>
          <w:lang w:val="en-US"/>
        </w:rPr>
      </w:pPr>
      <w:r w:rsidRPr="00D6077E">
        <w:rPr>
          <w:b/>
          <w:lang w:val="en-US"/>
        </w:rPr>
        <w:t xml:space="preserve">Table </w:t>
      </w:r>
      <w:r w:rsidR="00B278A6">
        <w:rPr>
          <w:b/>
          <w:lang w:val="en-US"/>
        </w:rPr>
        <w:t>S</w:t>
      </w:r>
      <w:r w:rsidR="00BF7286" w:rsidRPr="00D6077E">
        <w:rPr>
          <w:b/>
          <w:lang w:val="en-US"/>
        </w:rPr>
        <w:t>2</w:t>
      </w:r>
      <w:r w:rsidRPr="00152159">
        <w:rPr>
          <w:b/>
          <w:lang w:val="en-US"/>
        </w:rPr>
        <w:t>.</w:t>
      </w:r>
      <w:r>
        <w:rPr>
          <w:lang w:val="en-US"/>
        </w:rPr>
        <w:t xml:space="preserve"> Collected blood samples. The SAMINOR 2 Clinical Survey (2012</w:t>
      </w:r>
      <w:r w:rsidR="00266137">
        <w:rPr>
          <w:lang w:val="en-US"/>
        </w:rPr>
        <w:t>-</w:t>
      </w:r>
      <w:r>
        <w:rPr>
          <w:lang w:val="en-US"/>
        </w:rPr>
        <w:t>2014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95"/>
        <w:gridCol w:w="992"/>
        <w:gridCol w:w="1417"/>
        <w:gridCol w:w="967"/>
        <w:gridCol w:w="1301"/>
      </w:tblGrid>
      <w:tr w:rsidR="00E478F2" w:rsidRPr="009F2045" w14:paraId="6003379E" w14:textId="77777777" w:rsidTr="00EE357E">
        <w:tc>
          <w:tcPr>
            <w:tcW w:w="43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9DCD95" w14:textId="77777777" w:rsidR="00E478F2" w:rsidRPr="002029AE" w:rsidRDefault="00E478F2" w:rsidP="00EE357E">
            <w:pPr>
              <w:rPr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E4BCC6" w14:textId="77777777" w:rsidR="00E478F2" w:rsidRPr="009F2045" w:rsidRDefault="00E478F2" w:rsidP="00EE357E">
            <w:pPr>
              <w:rPr>
                <w:lang w:val="en-US"/>
              </w:rPr>
            </w:pPr>
            <w:r w:rsidRPr="009F2045">
              <w:rPr>
                <w:lang w:val="en-US"/>
              </w:rPr>
              <w:t>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2AC421" w14:textId="77777777" w:rsidR="00E478F2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>Type of tube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B31BC6" w14:textId="77777777" w:rsidR="00E478F2" w:rsidRPr="009F2045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>Amount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3D6973" w14:textId="77777777" w:rsidR="00E478F2" w:rsidRDefault="00E478F2" w:rsidP="00EE357E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tored at</w:t>
            </w:r>
          </w:p>
        </w:tc>
      </w:tr>
      <w:tr w:rsidR="00E478F2" w:rsidRPr="009F2045" w14:paraId="4FE86BB3" w14:textId="77777777" w:rsidTr="00EE357E">
        <w:tc>
          <w:tcPr>
            <w:tcW w:w="43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79963E" w14:textId="77777777" w:rsidR="00E478F2" w:rsidRPr="009F2045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>Total number of p</w:t>
            </w:r>
            <w:r w:rsidRPr="009F2045">
              <w:rPr>
                <w:lang w:val="en-US"/>
              </w:rPr>
              <w:t>articipant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85AD4E" w14:textId="77777777" w:rsidR="00E478F2" w:rsidRPr="009F2045" w:rsidRDefault="00E478F2" w:rsidP="00EE357E">
            <w:pPr>
              <w:rPr>
                <w:lang w:val="en-US"/>
              </w:rPr>
            </w:pPr>
            <w:r w:rsidRPr="009F2045">
              <w:rPr>
                <w:lang w:val="en-US"/>
              </w:rPr>
              <w:t>600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5648A6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2DF4CD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1536EA" w14:textId="77777777" w:rsidR="00E478F2" w:rsidRPr="009F2045" w:rsidRDefault="00E478F2" w:rsidP="00EE357E">
            <w:pPr>
              <w:rPr>
                <w:lang w:val="en-US"/>
              </w:rPr>
            </w:pPr>
          </w:p>
        </w:tc>
      </w:tr>
      <w:tr w:rsidR="00E478F2" w:rsidRPr="009F2045" w14:paraId="66EDB95A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227890D0" w14:textId="77777777" w:rsidR="00E478F2" w:rsidRPr="009F2045" w:rsidRDefault="00E478F2" w:rsidP="00EE357E">
            <w:pPr>
              <w:rPr>
                <w:lang w:val="en-US"/>
              </w:rPr>
            </w:pPr>
            <w:r w:rsidRPr="009F2045">
              <w:rPr>
                <w:lang w:val="en-US"/>
              </w:rPr>
              <w:t>Agreed to blood sampl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6584CCA" w14:textId="77777777" w:rsidR="00E478F2" w:rsidRPr="009F2045" w:rsidRDefault="00E478F2" w:rsidP="00EE357E">
            <w:pPr>
              <w:rPr>
                <w:lang w:val="en-US"/>
              </w:rPr>
            </w:pPr>
            <w:r w:rsidRPr="009F2045">
              <w:rPr>
                <w:lang w:val="en-US"/>
              </w:rPr>
              <w:t>599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48690F7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39741452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353C574B" w14:textId="77777777" w:rsidR="00E478F2" w:rsidRPr="009F2045" w:rsidRDefault="00E478F2" w:rsidP="00EE357E">
            <w:pPr>
              <w:rPr>
                <w:lang w:val="en-US"/>
              </w:rPr>
            </w:pPr>
          </w:p>
        </w:tc>
      </w:tr>
      <w:tr w:rsidR="00E478F2" w:rsidRPr="009F2045" w14:paraId="0A061B61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48EC9B1F" w14:textId="77777777" w:rsidR="00E478F2" w:rsidRPr="002029AE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>Blood sampling perform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07BD8B" w14:textId="77777777" w:rsidR="00E478F2" w:rsidRPr="009F2045" w:rsidRDefault="00E478F2" w:rsidP="00EE357E">
            <w:pPr>
              <w:rPr>
                <w:lang w:val="en-US"/>
              </w:rPr>
            </w:pPr>
            <w:r w:rsidRPr="009F2045">
              <w:rPr>
                <w:lang w:val="en-US"/>
              </w:rPr>
              <w:t>599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BFF49B3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2BBB2774" w14:textId="77777777" w:rsidR="00E478F2" w:rsidRPr="009F2045" w:rsidRDefault="00E478F2" w:rsidP="00EE357E">
            <w:pPr>
              <w:rPr>
                <w:lang w:val="en-US"/>
              </w:rPr>
            </w:pP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45E5554C" w14:textId="77777777" w:rsidR="00E478F2" w:rsidRPr="009F2045" w:rsidRDefault="00E478F2" w:rsidP="00EE357E">
            <w:pPr>
              <w:rPr>
                <w:lang w:val="en-US"/>
              </w:rPr>
            </w:pPr>
          </w:p>
        </w:tc>
      </w:tr>
      <w:tr w:rsidR="00E478F2" w14:paraId="5E95AB24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275518C1" w14:textId="77777777" w:rsidR="00E478F2" w:rsidRPr="00E62730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 xml:space="preserve">Whole blood designated for </w:t>
            </w:r>
            <w:r w:rsidRPr="009F2045">
              <w:rPr>
                <w:lang w:val="en-US"/>
              </w:rPr>
              <w:t>H</w:t>
            </w:r>
            <w:r w:rsidRPr="00E62730">
              <w:rPr>
                <w:lang w:val="en-US"/>
              </w:rPr>
              <w:t>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6A366A7" w14:textId="77777777" w:rsidR="00E478F2" w:rsidRDefault="00E478F2" w:rsidP="00EE357E">
            <w:r>
              <w:t>599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5A5D388" w14:textId="77777777" w:rsidR="00E478F2" w:rsidRDefault="00E478F2" w:rsidP="00EE357E">
            <w:r>
              <w:t>EDT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05B0F176" w14:textId="77777777" w:rsidR="00E478F2" w:rsidRDefault="00E478F2" w:rsidP="00EE357E">
            <w:r>
              <w:t>4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702BE24E" w14:textId="77777777" w:rsidR="00E478F2" w:rsidRDefault="00E478F2" w:rsidP="00EE357E">
            <w:pPr>
              <w:jc w:val="center"/>
            </w:pPr>
            <w:r>
              <w:t>–</w:t>
            </w:r>
          </w:p>
        </w:tc>
      </w:tr>
      <w:tr w:rsidR="00E478F2" w14:paraId="5F31E74D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2ED377FE" w14:textId="77777777" w:rsidR="00E478F2" w:rsidRPr="00E62730" w:rsidRDefault="00E478F2" w:rsidP="00EE357E">
            <w:pPr>
              <w:rPr>
                <w:lang w:val="en-US"/>
              </w:rPr>
            </w:pPr>
            <w:r>
              <w:rPr>
                <w:lang w:val="en-US"/>
              </w:rPr>
              <w:t xml:space="preserve">Whole blood designated for </w:t>
            </w:r>
            <w:r w:rsidRPr="009F2045">
              <w:rPr>
                <w:lang w:val="en-US"/>
              </w:rPr>
              <w:t>H</w:t>
            </w:r>
            <w:r w:rsidRPr="00E62730">
              <w:rPr>
                <w:lang w:val="en-US"/>
              </w:rPr>
              <w:t>b</w:t>
            </w:r>
            <w:r>
              <w:rPr>
                <w:lang w:val="en-US"/>
              </w:rPr>
              <w:t>A1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AF250B" w14:textId="77777777" w:rsidR="00E478F2" w:rsidRDefault="00E478F2" w:rsidP="00EE357E">
            <w:r>
              <w:t>598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372CBB56" w14:textId="77777777" w:rsidR="00E478F2" w:rsidRDefault="00E478F2" w:rsidP="00EE357E">
            <w:r>
              <w:t>EDT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4A1BAFC1" w14:textId="77777777" w:rsidR="00E478F2" w:rsidRDefault="00E478F2" w:rsidP="00EE357E">
            <w:r>
              <w:t>4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233263F8" w14:textId="77777777" w:rsidR="00E478F2" w:rsidRDefault="00E478F2" w:rsidP="00EE357E">
            <w:pPr>
              <w:jc w:val="center"/>
            </w:pPr>
            <w:r>
              <w:t>–</w:t>
            </w:r>
          </w:p>
        </w:tc>
      </w:tr>
      <w:tr w:rsidR="00E478F2" w14:paraId="703CDD54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18835662" w14:textId="77777777" w:rsidR="00E478F2" w:rsidRDefault="00E478F2" w:rsidP="00EE357E">
            <w:pPr>
              <w:rPr>
                <w:lang w:val="en-US"/>
              </w:rPr>
            </w:pPr>
            <w:r w:rsidRPr="000D706E">
              <w:rPr>
                <w:lang w:val="en-US"/>
              </w:rPr>
              <w:t xml:space="preserve">Whole blood </w:t>
            </w:r>
            <w:r>
              <w:rPr>
                <w:lang w:val="en-US"/>
              </w:rPr>
              <w:t>designated</w:t>
            </w:r>
            <w:r w:rsidRPr="000D706E">
              <w:rPr>
                <w:lang w:val="en-US"/>
              </w:rPr>
              <w:t xml:space="preserve"> for metal analys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195A62D" w14:textId="27AAF0A4" w:rsidR="00E478F2" w:rsidRDefault="00E478F2" w:rsidP="00EE357E">
            <w:r w:rsidRPr="000D706E">
              <w:t>59</w:t>
            </w:r>
            <w:r w:rsidR="00A30BBA">
              <w:t>7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514C524" w14:textId="77777777" w:rsidR="00E478F2" w:rsidRPr="000D706E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68DBEA24" w14:textId="77777777" w:rsidR="00E478F2" w:rsidRPr="000D706E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57B25A3E" w14:textId="77777777" w:rsidR="00E478F2" w:rsidRPr="000D706E" w:rsidRDefault="00E478F2" w:rsidP="00EE357E">
            <w:pPr>
              <w:jc w:val="center"/>
            </w:pPr>
            <w:r>
              <w:t>-20°C/-35°C</w:t>
            </w:r>
          </w:p>
        </w:tc>
      </w:tr>
      <w:tr w:rsidR="00E478F2" w14:paraId="476B2D10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6A03D36D" w14:textId="77777777" w:rsidR="00E478F2" w:rsidRPr="00760426" w:rsidRDefault="00E478F2" w:rsidP="00EE357E">
            <w:pPr>
              <w:rPr>
                <w:vertAlign w:val="superscript"/>
              </w:rPr>
            </w:pPr>
            <w:r>
              <w:t>Serum designated for lipid analys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FD2FCCD" w14:textId="77777777" w:rsidR="00E478F2" w:rsidRDefault="00E478F2" w:rsidP="00EE357E">
            <w:r>
              <w:t>59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4C391625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451362D5" w14:textId="77777777" w:rsidR="00E478F2" w:rsidRDefault="00E478F2" w:rsidP="00EE357E">
            <w:r>
              <w:t>&lt;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13C3539B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566E4C03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75AC8AC9" w14:textId="77777777" w:rsidR="00E478F2" w:rsidRDefault="00E478F2" w:rsidP="00EE357E">
            <w:r>
              <w:t>Serum designated for Vitamin D analys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7554843" w14:textId="77777777" w:rsidR="00E478F2" w:rsidRDefault="00E478F2" w:rsidP="00EE357E">
            <w:r>
              <w:t>595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1DC22D4D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3D50994C" w14:textId="77777777" w:rsidR="00E478F2" w:rsidRDefault="00E478F2" w:rsidP="00EE357E">
            <w:r>
              <w:t>1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5815C689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556F8711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6066EB8D" w14:textId="77777777" w:rsidR="00E478F2" w:rsidRPr="000D706E" w:rsidRDefault="00E478F2" w:rsidP="00EE357E">
            <w:pPr>
              <w:rPr>
                <w:lang w:val="en-US"/>
              </w:rPr>
            </w:pPr>
            <w:r w:rsidRPr="000D706E">
              <w:rPr>
                <w:lang w:val="en-US"/>
              </w:rPr>
              <w:t xml:space="preserve">Serum </w:t>
            </w:r>
            <w:r>
              <w:rPr>
                <w:lang w:val="en-US"/>
              </w:rPr>
              <w:t>designated</w:t>
            </w:r>
            <w:r w:rsidRPr="000D706E">
              <w:rPr>
                <w:lang w:val="en-US"/>
              </w:rPr>
              <w:t xml:space="preserve"> for contaminant analyse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7675F9B" w14:textId="63DE84C4" w:rsidR="00E478F2" w:rsidRPr="000D706E" w:rsidRDefault="00E478F2" w:rsidP="00EE357E">
            <w:r w:rsidRPr="000D706E">
              <w:t>59</w:t>
            </w:r>
            <w:r w:rsidR="00A30BBA">
              <w:t>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3CB9FEB" w14:textId="77777777" w:rsidR="00E478F2" w:rsidRPr="000D706E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35C2AF59" w14:textId="77777777" w:rsidR="00E478F2" w:rsidRPr="000D706E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08CDACEC" w14:textId="77777777" w:rsidR="00E478F2" w:rsidRPr="000D706E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1EDC25DB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329D6CE5" w14:textId="77777777" w:rsidR="00E478F2" w:rsidRPr="00130A37" w:rsidRDefault="00E478F2" w:rsidP="00EE357E">
            <w:pPr>
              <w:rPr>
                <w:lang w:val="en-US"/>
              </w:rPr>
            </w:pPr>
            <w:r w:rsidRPr="008340FC">
              <w:rPr>
                <w:lang w:val="en-US"/>
              </w:rPr>
              <w:t>Whole blood for storage in bioban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C675F3D" w14:textId="6A982E17" w:rsidR="00E478F2" w:rsidRDefault="00E478F2" w:rsidP="00EE357E">
            <w:r>
              <w:t>597</w:t>
            </w:r>
            <w:r w:rsidR="00A30BBA"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04BD7D08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74725586" w14:textId="77777777" w:rsidR="00E478F2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6147E9AB" w14:textId="77777777" w:rsidR="00E478F2" w:rsidRDefault="00E478F2" w:rsidP="00EE357E">
            <w:pPr>
              <w:jc w:val="center"/>
            </w:pPr>
            <w:r>
              <w:t>-20°C/-35°C</w:t>
            </w:r>
          </w:p>
        </w:tc>
      </w:tr>
      <w:tr w:rsidR="00E478F2" w14:paraId="65094CAE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7EA50923" w14:textId="77777777" w:rsidR="00E478F2" w:rsidRDefault="00E478F2" w:rsidP="00EE357E">
            <w:r>
              <w:t>Serum sample 1 for storage in bioban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C5C87F7" w14:textId="6B2D0EDB" w:rsidR="00E478F2" w:rsidRDefault="00E478F2" w:rsidP="00EE357E">
            <w:r>
              <w:t>592</w:t>
            </w:r>
            <w:r w:rsidR="00A30BBA"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4D8D923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2E0ED55A" w14:textId="77777777" w:rsidR="00E478F2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0A1BBC09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09060A09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30CF9DE2" w14:textId="77777777" w:rsidR="00E478F2" w:rsidRDefault="00E478F2" w:rsidP="00EE357E">
            <w:r>
              <w:t>Serum sample 2 for storage in bioban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E8A572" w14:textId="3A9FD3FB" w:rsidR="00E478F2" w:rsidRDefault="00E478F2" w:rsidP="00EE357E">
            <w:r>
              <w:t>58</w:t>
            </w:r>
            <w:r w:rsidR="00A30BBA">
              <w:t>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231FBEB0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13E3293A" w14:textId="77777777" w:rsidR="00E478F2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0CB14DE5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4DBA976E" w14:textId="77777777" w:rsidTr="00EE357E">
        <w:tc>
          <w:tcPr>
            <w:tcW w:w="4395" w:type="dxa"/>
            <w:tcBorders>
              <w:top w:val="nil"/>
              <w:left w:val="nil"/>
              <w:bottom w:val="nil"/>
              <w:right w:val="nil"/>
            </w:tcBorders>
          </w:tcPr>
          <w:p w14:paraId="47BBA574" w14:textId="77777777" w:rsidR="00E478F2" w:rsidRDefault="00E478F2" w:rsidP="00EE357E">
            <w:r>
              <w:t>Serum sample 3 for storage in biobank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4C73719" w14:textId="209417BB" w:rsidR="00E478F2" w:rsidRDefault="00E478F2" w:rsidP="00EE357E">
            <w:r>
              <w:t>40</w:t>
            </w:r>
            <w:r w:rsidR="00A30BBA">
              <w:t>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</w:tcPr>
          <w:p w14:paraId="69997965" w14:textId="77777777" w:rsidR="00E478F2" w:rsidRDefault="00E478F2" w:rsidP="00EE357E">
            <w:r>
              <w:t>Cry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</w:tcPr>
          <w:p w14:paraId="3FD30430" w14:textId="77777777" w:rsidR="00E478F2" w:rsidRDefault="00E478F2" w:rsidP="00EE357E">
            <w:r>
              <w:t>2ml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</w:tcPr>
          <w:p w14:paraId="1D547FE1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  <w:tr w:rsidR="00E478F2" w14:paraId="3028AE5C" w14:textId="77777777" w:rsidTr="00EE357E">
        <w:tc>
          <w:tcPr>
            <w:tcW w:w="43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5035C0" w14:textId="77777777" w:rsidR="00E478F2" w:rsidRDefault="00E478F2" w:rsidP="00EE357E">
            <w:r>
              <w:t>Clot (DNA) for storage in bioban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2AB19C" w14:textId="6C5F28B6" w:rsidR="00E478F2" w:rsidRDefault="00E478F2" w:rsidP="00EE357E">
            <w:r>
              <w:t>597</w:t>
            </w:r>
            <w:r w:rsidR="00A30BBA"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EC839D" w14:textId="77777777" w:rsidR="00E478F2" w:rsidRDefault="00E478F2" w:rsidP="00EE357E">
            <w:r>
              <w:t>SST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8204FC" w14:textId="77777777" w:rsidR="00E478F2" w:rsidRDefault="00E478F2" w:rsidP="00EE357E">
            <w:r>
              <w:t>10ml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062791" w14:textId="77777777" w:rsidR="00E478F2" w:rsidRDefault="00E478F2" w:rsidP="00EE357E">
            <w:pPr>
              <w:jc w:val="center"/>
            </w:pPr>
            <w:r>
              <w:t>-20°C/-70°C</w:t>
            </w:r>
          </w:p>
        </w:tc>
      </w:tr>
    </w:tbl>
    <w:p w14:paraId="70466CBE" w14:textId="77777777" w:rsidR="007B3937" w:rsidRDefault="007B3937" w:rsidP="00C813D9">
      <w:pPr>
        <w:spacing w:line="360" w:lineRule="auto"/>
        <w:rPr>
          <w:rFonts w:cs="Times-Roman"/>
          <w:b/>
          <w:sz w:val="24"/>
          <w:szCs w:val="24"/>
          <w:lang w:val="en-US"/>
        </w:rPr>
      </w:pPr>
    </w:p>
    <w:p w14:paraId="68015AD2" w14:textId="1A33741F" w:rsidR="00C813D9" w:rsidRPr="009F2045" w:rsidRDefault="00C813D9" w:rsidP="00C813D9">
      <w:pPr>
        <w:spacing w:line="360" w:lineRule="auto"/>
        <w:rPr>
          <w:b/>
          <w:sz w:val="24"/>
          <w:szCs w:val="24"/>
          <w:lang w:val="en-US"/>
        </w:rPr>
      </w:pPr>
      <w:r w:rsidRPr="009F2045">
        <w:rPr>
          <w:rFonts w:cs="Times-Roman"/>
          <w:b/>
          <w:sz w:val="24"/>
          <w:szCs w:val="24"/>
          <w:lang w:val="en-US"/>
        </w:rPr>
        <w:t>Table</w:t>
      </w:r>
      <w:r w:rsidR="00B278A6">
        <w:rPr>
          <w:rFonts w:cs="Times-Roman"/>
          <w:b/>
          <w:sz w:val="24"/>
          <w:szCs w:val="24"/>
          <w:lang w:val="en-US"/>
        </w:rPr>
        <w:t xml:space="preserve"> S</w:t>
      </w:r>
      <w:r w:rsidR="00D6077E" w:rsidRPr="00D6077E">
        <w:rPr>
          <w:rFonts w:cs="Times-Roman"/>
          <w:b/>
          <w:sz w:val="24"/>
          <w:szCs w:val="24"/>
          <w:lang w:val="en-US"/>
        </w:rPr>
        <w:t>3</w:t>
      </w:r>
      <w:r w:rsidR="00B35EAD">
        <w:rPr>
          <w:rFonts w:cs="Times-Roman"/>
          <w:b/>
          <w:sz w:val="24"/>
          <w:szCs w:val="24"/>
          <w:lang w:val="en-US"/>
        </w:rPr>
        <w:t>.</w:t>
      </w:r>
      <w:r w:rsidRPr="009F2045">
        <w:rPr>
          <w:rFonts w:cs="Times-Roman"/>
          <w:b/>
          <w:sz w:val="24"/>
          <w:szCs w:val="24"/>
          <w:lang w:val="en-US"/>
        </w:rPr>
        <w:t xml:space="preserve"> </w:t>
      </w:r>
      <w:r w:rsidRPr="00E478F2">
        <w:rPr>
          <w:rFonts w:cs="Times-Roman"/>
          <w:sz w:val="24"/>
          <w:szCs w:val="24"/>
          <w:lang w:val="en-US"/>
        </w:rPr>
        <w:t>Overview of the analyzed blood samples</w:t>
      </w:r>
      <w:r w:rsidR="002104ED" w:rsidRPr="00E478F2">
        <w:rPr>
          <w:rFonts w:cs="Times-Roman"/>
          <w:sz w:val="24"/>
          <w:szCs w:val="24"/>
          <w:lang w:val="en-US"/>
        </w:rPr>
        <w:t xml:space="preserve">. </w:t>
      </w:r>
      <w:r w:rsidR="002104ED" w:rsidRPr="00E478F2">
        <w:rPr>
          <w:lang w:val="en-US"/>
        </w:rPr>
        <w:t>The</w:t>
      </w:r>
      <w:r w:rsidR="002104ED">
        <w:rPr>
          <w:lang w:val="en-US"/>
        </w:rPr>
        <w:t xml:space="preserve"> SAMINOR 2 Clinical Survey (2012</w:t>
      </w:r>
      <w:r w:rsidR="00266137">
        <w:rPr>
          <w:lang w:val="en-US"/>
        </w:rPr>
        <w:t>-</w:t>
      </w:r>
      <w:r w:rsidR="002104ED">
        <w:rPr>
          <w:lang w:val="en-US"/>
        </w:rPr>
        <w:t>2014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6"/>
        <w:gridCol w:w="4810"/>
        <w:gridCol w:w="1196"/>
        <w:gridCol w:w="2670"/>
      </w:tblGrid>
      <w:tr w:rsidR="00C813D9" w:rsidRPr="00B35EAD" w14:paraId="6B001F8F" w14:textId="77777777" w:rsidTr="00A2200C">
        <w:tc>
          <w:tcPr>
            <w:tcW w:w="51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060CBF" w14:textId="77777777" w:rsidR="00C813D9" w:rsidRPr="002029AE" w:rsidRDefault="00C813D9" w:rsidP="00A2200C">
            <w:pPr>
              <w:rPr>
                <w:lang w:val="en-US"/>
              </w:rPr>
            </w:pPr>
            <w:r>
              <w:rPr>
                <w:lang w:val="en-US"/>
              </w:rPr>
              <w:t xml:space="preserve">Table </w:t>
            </w:r>
          </w:p>
        </w:tc>
        <w:tc>
          <w:tcPr>
            <w:tcW w:w="11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23C8C9" w14:textId="77777777" w:rsidR="00C813D9" w:rsidRPr="009F2045" w:rsidRDefault="00C813D9" w:rsidP="00A2200C">
            <w:pPr>
              <w:rPr>
                <w:lang w:val="en-US"/>
              </w:rPr>
            </w:pPr>
            <w:r w:rsidRPr="009F2045">
              <w:rPr>
                <w:lang w:val="en-US"/>
              </w:rPr>
              <w:t>n</w:t>
            </w:r>
          </w:p>
        </w:tc>
        <w:tc>
          <w:tcPr>
            <w:tcW w:w="26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DAB936" w14:textId="77777777" w:rsidR="00C813D9" w:rsidRPr="009F2045" w:rsidRDefault="00C813D9" w:rsidP="00A2200C">
            <w:pPr>
              <w:rPr>
                <w:lang w:val="en-US"/>
              </w:rPr>
            </w:pPr>
            <w:r w:rsidRPr="009F2045">
              <w:rPr>
                <w:lang w:val="en-US"/>
              </w:rPr>
              <w:t>Date of analysis</w:t>
            </w:r>
          </w:p>
        </w:tc>
      </w:tr>
      <w:tr w:rsidR="00C813D9" w:rsidRPr="00B35EAD" w14:paraId="788C84D8" w14:textId="77777777" w:rsidTr="00A2200C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043211" w14:textId="77777777" w:rsidR="00C813D9" w:rsidRPr="002029AE" w:rsidRDefault="00C813D9" w:rsidP="00A2200C">
            <w:pPr>
              <w:rPr>
                <w:lang w:val="en-US"/>
              </w:rPr>
            </w:pPr>
            <w:r w:rsidRPr="002029AE">
              <w:rPr>
                <w:lang w:val="en-US"/>
              </w:rPr>
              <w:t>At least one blood analysis available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2019BC7" w14:textId="77777777" w:rsidR="00C813D9" w:rsidRPr="009F2045" w:rsidRDefault="00C813D9" w:rsidP="00A2200C">
            <w:pPr>
              <w:rPr>
                <w:lang w:val="en-US"/>
              </w:rPr>
            </w:pPr>
            <w:r w:rsidRPr="009F2045">
              <w:rPr>
                <w:lang w:val="en-US"/>
              </w:rPr>
              <w:t>5996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C206D2" w14:textId="77777777" w:rsidR="00C813D9" w:rsidRPr="009F2045" w:rsidRDefault="00C813D9" w:rsidP="00A2200C">
            <w:pPr>
              <w:rPr>
                <w:lang w:val="en-US"/>
              </w:rPr>
            </w:pPr>
          </w:p>
        </w:tc>
      </w:tr>
      <w:tr w:rsidR="00C813D9" w:rsidRPr="00B35EAD" w14:paraId="4F119AC7" w14:textId="77777777" w:rsidTr="00A2200C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1D15B83" w14:textId="77777777" w:rsidR="00C813D9" w:rsidRPr="0029118C" w:rsidRDefault="00C813D9" w:rsidP="00A2200C">
            <w:pPr>
              <w:rPr>
                <w:lang w:val="en-US"/>
              </w:rPr>
            </w:pPr>
            <w:r w:rsidRPr="009F2045">
              <w:rPr>
                <w:lang w:val="en-US"/>
              </w:rPr>
              <w:t>H</w:t>
            </w:r>
            <w:r w:rsidRPr="0029118C">
              <w:rPr>
                <w:lang w:val="en-US"/>
              </w:rPr>
              <w:t>b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17B092F9" w14:textId="77777777" w:rsidR="00C813D9" w:rsidRPr="0029118C" w:rsidRDefault="00C813D9" w:rsidP="00A2200C">
            <w:pPr>
              <w:rPr>
                <w:lang w:val="en-US"/>
              </w:rPr>
            </w:pPr>
            <w:r w:rsidRPr="0029118C">
              <w:rPr>
                <w:lang w:val="en-US"/>
              </w:rPr>
              <w:t>5991</w:t>
            </w:r>
          </w:p>
        </w:tc>
        <w:tc>
          <w:tcPr>
            <w:tcW w:w="26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0320E3" w14:textId="60210CDC" w:rsidR="00C813D9" w:rsidRPr="0029118C" w:rsidRDefault="00C813D9" w:rsidP="00A2200C">
            <w:pPr>
              <w:rPr>
                <w:lang w:val="en-US"/>
              </w:rPr>
            </w:pPr>
            <w:r w:rsidRPr="0029118C">
              <w:rPr>
                <w:lang w:val="en-US"/>
              </w:rPr>
              <w:t>17 Sep 2012</w:t>
            </w:r>
            <w:r w:rsidR="00266137" w:rsidRPr="0029118C">
              <w:rPr>
                <w:lang w:val="en-US"/>
              </w:rPr>
              <w:t>-</w:t>
            </w:r>
            <w:r w:rsidRPr="0029118C">
              <w:rPr>
                <w:lang w:val="en-US"/>
              </w:rPr>
              <w:t>12 Jun 2014</w:t>
            </w:r>
          </w:p>
        </w:tc>
      </w:tr>
      <w:tr w:rsidR="00C813D9" w14:paraId="523F8E8A" w14:textId="77777777" w:rsidTr="00A2200C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16B96F0" w14:textId="77777777" w:rsidR="00C813D9" w:rsidRPr="0029118C" w:rsidRDefault="00C813D9" w:rsidP="00A2200C">
            <w:pPr>
              <w:rPr>
                <w:lang w:val="en-US"/>
              </w:rPr>
            </w:pPr>
            <w:r w:rsidRPr="0029118C">
              <w:rPr>
                <w:lang w:val="en-US"/>
              </w:rPr>
              <w:t>HbA1c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78A5C70" w14:textId="77777777" w:rsidR="00C813D9" w:rsidRPr="0029118C" w:rsidRDefault="00C813D9" w:rsidP="00A2200C">
            <w:pPr>
              <w:rPr>
                <w:lang w:val="en-US"/>
              </w:rPr>
            </w:pPr>
            <w:r w:rsidRPr="0029118C">
              <w:rPr>
                <w:lang w:val="en-US"/>
              </w:rPr>
              <w:t>5982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22091A38" w14:textId="6EF74C2E" w:rsidR="00C813D9" w:rsidRDefault="00C813D9" w:rsidP="00A2200C">
            <w:r w:rsidRPr="0029118C">
              <w:rPr>
                <w:lang w:val="en-US"/>
              </w:rPr>
              <w:t>17 Sep 2012</w:t>
            </w:r>
            <w:r w:rsidR="00266137">
              <w:t>-</w:t>
            </w:r>
            <w:r>
              <w:t>12 Jun 2014</w:t>
            </w:r>
          </w:p>
        </w:tc>
      </w:tr>
      <w:tr w:rsidR="00C813D9" w14:paraId="1B282EC3" w14:textId="77777777" w:rsidTr="00A2200C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B4B3B85" w14:textId="2B6B2562" w:rsidR="00C813D9" w:rsidRPr="00760426" w:rsidRDefault="00C813D9" w:rsidP="00A2200C">
            <w:pPr>
              <w:rPr>
                <w:vertAlign w:val="superscript"/>
              </w:rPr>
            </w:pPr>
            <w:r>
              <w:t>Serum analy</w:t>
            </w:r>
            <w:r w:rsidR="00553080">
              <w:t>z</w:t>
            </w:r>
            <w:r>
              <w:t>ed UNN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1037677D" w14:textId="77777777" w:rsidR="00C813D9" w:rsidRDefault="00C813D9" w:rsidP="00A2200C">
            <w:r>
              <w:t>5975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3889D7CA" w14:textId="20326F02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52FBC6A0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6F96A22A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00D80F5C" w14:textId="43A8CAB2" w:rsidR="00C813D9" w:rsidRDefault="004A40B3" w:rsidP="00A2200C">
            <w:r>
              <w:t>s-</w:t>
            </w:r>
            <w:r w:rsidR="000D706E">
              <w:t>F</w:t>
            </w:r>
            <w:r w:rsidR="00C813D9">
              <w:t>erritin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BD1F7B0" w14:textId="77777777" w:rsidR="00C813D9" w:rsidRDefault="00C813D9" w:rsidP="00A2200C">
            <w:r>
              <w:t>5975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41180EC7" w14:textId="49D96197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201354DF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1FFFDC44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35B1E503" w14:textId="46734C48" w:rsidR="00C813D9" w:rsidRDefault="004A40B3" w:rsidP="00A2200C">
            <w:r>
              <w:t>s-</w:t>
            </w:r>
            <w:r w:rsidR="000D706E">
              <w:t>T</w:t>
            </w:r>
            <w:r w:rsidR="00C813D9">
              <w:t>ransferrin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04AB626F" w14:textId="77777777" w:rsidR="00C813D9" w:rsidRDefault="00C813D9" w:rsidP="00A2200C">
            <w:r>
              <w:t>5972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3DEBF499" w14:textId="3381AABC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2167ED06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20ABA6D6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742C1F94" w14:textId="16DD7F7C" w:rsidR="00C813D9" w:rsidRDefault="004A40B3" w:rsidP="00A2200C">
            <w:r>
              <w:t>s-</w:t>
            </w:r>
            <w:r w:rsidR="000D706E">
              <w:t>I</w:t>
            </w:r>
            <w:r w:rsidR="00C813D9">
              <w:t>ron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5BC467AD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18CA3BE1" w14:textId="107FAFB6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5366F770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2AFCC131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3D8C4F9D" w14:textId="77777777" w:rsidR="00C813D9" w:rsidRDefault="00C813D9" w:rsidP="00A2200C">
            <w:r>
              <w:t>Vitamin B12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AD71992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38FCC038" w14:textId="0D84A28D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755E4502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302F6E63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26AA989E" w14:textId="77777777" w:rsidR="00C813D9" w:rsidRDefault="00C813D9" w:rsidP="00A2200C">
            <w:r>
              <w:t>Folate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9ADB844" w14:textId="77777777" w:rsidR="00C813D9" w:rsidRDefault="00C813D9" w:rsidP="00A2200C">
            <w:r>
              <w:t>5866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188304DD" w14:textId="345CAF00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5A692177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3C8A5CCE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23172713" w14:textId="23AF9C9F" w:rsidR="00C813D9" w:rsidRDefault="004A40B3" w:rsidP="00A2200C">
            <w:r>
              <w:t>HS-</w:t>
            </w:r>
            <w:r w:rsidR="00C813D9">
              <w:t>CRP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A42CE61" w14:textId="77777777" w:rsidR="00C813D9" w:rsidRDefault="00C813D9" w:rsidP="00A2200C">
            <w:r>
              <w:t>5972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7FF44E34" w14:textId="62B25A2E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454C86C1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0E35C6BF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4016522C" w14:textId="50F3D2E3" w:rsidR="00C813D9" w:rsidRPr="004A40B3" w:rsidRDefault="00F81121" w:rsidP="00A2200C">
            <w:pPr>
              <w:rPr>
                <w:vertAlign w:val="superscript"/>
              </w:rPr>
            </w:pPr>
            <w:r w:rsidRPr="0035312F">
              <w:rPr>
                <w:lang w:val="en-US"/>
              </w:rPr>
              <w:t>Random plasma glucose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335B3215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4C9D3023" w14:textId="6F3A85FA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4E6C62B6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23DA845D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1114ACFE" w14:textId="123C754A" w:rsidR="00C813D9" w:rsidRDefault="00C813D9" w:rsidP="00A2200C">
            <w:r>
              <w:t>Apo</w:t>
            </w:r>
            <w:r w:rsidR="000D706E">
              <w:t>lipoprotein</w:t>
            </w:r>
            <w:r>
              <w:t>-A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613D5181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086CBBC6" w14:textId="3332BDE9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5825BF14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2F13BA68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22E2FCE7" w14:textId="34C87341" w:rsidR="00C813D9" w:rsidRDefault="00C813D9" w:rsidP="00A2200C">
            <w:r>
              <w:t>Apo</w:t>
            </w:r>
            <w:r w:rsidR="000D706E">
              <w:t>lipoprotein</w:t>
            </w:r>
            <w:r>
              <w:t>-B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90CEA94" w14:textId="77777777" w:rsidR="00C813D9" w:rsidRDefault="00C813D9" w:rsidP="00A2200C">
            <w:r>
              <w:t>5973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7F902699" w14:textId="3CAC5150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5204C157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3B205A14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632C75C0" w14:textId="77777777" w:rsidR="00C813D9" w:rsidRDefault="00C813D9" w:rsidP="00A2200C">
            <w:r>
              <w:t>Total cholesterol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3BAE2157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2241D13C" w14:textId="39B83059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64643406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1B79F894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314214AB" w14:textId="77777777" w:rsidR="00C813D9" w:rsidRDefault="00C813D9" w:rsidP="00A2200C">
            <w:r>
              <w:t>LDL cholesterol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F1FA1DD" w14:textId="77777777" w:rsidR="00C813D9" w:rsidRDefault="00C813D9" w:rsidP="00A2200C">
            <w:r>
              <w:t>5939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0B91688A" w14:textId="6A238857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10335E93" w14:textId="77777777" w:rsidTr="00A2200C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732CA55D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12D0E32A" w14:textId="77777777" w:rsidR="00C813D9" w:rsidRDefault="00C813D9" w:rsidP="00A2200C">
            <w:r>
              <w:t>HDL cholesterol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2A777D4" w14:textId="77777777" w:rsidR="00C813D9" w:rsidRDefault="00C813D9" w:rsidP="00A2200C">
            <w:r>
              <w:t>5974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1DACFB5A" w14:textId="703272C7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2F85497D" w14:textId="77777777" w:rsidTr="005B0D35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1DBFEDB1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670E734B" w14:textId="77777777" w:rsidR="00C813D9" w:rsidRDefault="00C813D9" w:rsidP="00A2200C">
            <w:r>
              <w:t>Triglycerides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3069F5D7" w14:textId="77777777" w:rsidR="00C813D9" w:rsidRDefault="00C813D9" w:rsidP="00A2200C">
            <w:r>
              <w:t>5975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6C08FAAA" w14:textId="5A6A4230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C813D9" w14:paraId="0ED2FE93" w14:textId="77777777" w:rsidTr="00951211">
        <w:tc>
          <w:tcPr>
            <w:tcW w:w="386" w:type="dxa"/>
            <w:tcBorders>
              <w:top w:val="nil"/>
              <w:left w:val="nil"/>
              <w:bottom w:val="nil"/>
              <w:right w:val="nil"/>
            </w:tcBorders>
          </w:tcPr>
          <w:p w14:paraId="27611275" w14:textId="77777777" w:rsidR="00C813D9" w:rsidRDefault="00C813D9" w:rsidP="00A2200C"/>
        </w:tc>
        <w:tc>
          <w:tcPr>
            <w:tcW w:w="4810" w:type="dxa"/>
            <w:tcBorders>
              <w:top w:val="nil"/>
              <w:left w:val="nil"/>
              <w:bottom w:val="nil"/>
              <w:right w:val="nil"/>
            </w:tcBorders>
          </w:tcPr>
          <w:p w14:paraId="520DE85F" w14:textId="77777777" w:rsidR="00C813D9" w:rsidRDefault="00C813D9" w:rsidP="00A2200C">
            <w:r>
              <w:t>Transferrin saturation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A98647E" w14:textId="77777777" w:rsidR="00C813D9" w:rsidRDefault="00C813D9" w:rsidP="00A2200C">
            <w:r>
              <w:t>5971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435429C3" w14:textId="397A1C0E" w:rsidR="00C813D9" w:rsidRDefault="00C813D9" w:rsidP="00A2200C">
            <w:r>
              <w:t>6 Sep 2014</w:t>
            </w:r>
            <w:r w:rsidR="00266137">
              <w:t>-</w:t>
            </w:r>
            <w:r>
              <w:t>9 Nov 2014</w:t>
            </w:r>
          </w:p>
        </w:tc>
      </w:tr>
      <w:tr w:rsidR="00266137" w14:paraId="3CC8E7BE" w14:textId="77777777" w:rsidTr="00951211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8888652" w14:textId="42FA9ADC" w:rsidR="00266137" w:rsidRDefault="00266137" w:rsidP="00EE357E">
            <w:r w:rsidRPr="0038401A">
              <w:rPr>
                <w:rFonts w:ascii="Calibri" w:hAnsi="Calibri" w:cs="Calibri"/>
                <w:color w:val="000000"/>
                <w:shd w:val="clear" w:color="auto" w:fill="FFFFFF"/>
                <w:lang w:val="en-US"/>
              </w:rPr>
              <w:t xml:space="preserve">25-hydroxy-vitamin D </w:t>
            </w:r>
            <w:r w:rsidRPr="007B3937">
              <w:rPr>
                <w:lang w:val="en-US"/>
              </w:rPr>
              <w:t>analy</w:t>
            </w:r>
            <w:r>
              <w:rPr>
                <w:lang w:val="en-US"/>
              </w:rPr>
              <w:t>z</w:t>
            </w:r>
            <w:r w:rsidRPr="007B3937">
              <w:rPr>
                <w:lang w:val="en-US"/>
              </w:rPr>
              <w:t>ed at Helsinki University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4895BF7F" w14:textId="77777777" w:rsidR="00266137" w:rsidRDefault="00266137" w:rsidP="00A2200C">
            <w:r>
              <w:t>5953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33E03E75" w14:textId="77777777" w:rsidR="00266137" w:rsidRDefault="00266137" w:rsidP="00A2200C">
            <w:r>
              <w:t>2 Jun 2016</w:t>
            </w:r>
          </w:p>
        </w:tc>
      </w:tr>
      <w:tr w:rsidR="00266137" w14:paraId="76444718" w14:textId="77777777" w:rsidTr="00951211">
        <w:tc>
          <w:tcPr>
            <w:tcW w:w="519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CD7E465" w14:textId="27497CAE" w:rsidR="00266137" w:rsidRPr="00E478F2" w:rsidRDefault="00266137" w:rsidP="00EE357E">
            <w:pPr>
              <w:rPr>
                <w:lang w:val="en-US"/>
              </w:rPr>
            </w:pPr>
            <w:r w:rsidRPr="00E478F2">
              <w:rPr>
                <w:lang w:val="en-US"/>
              </w:rPr>
              <w:t xml:space="preserve">Toxic </w:t>
            </w:r>
            <w:r>
              <w:rPr>
                <w:lang w:val="en-US"/>
              </w:rPr>
              <w:t>a</w:t>
            </w:r>
            <w:r w:rsidRPr="00E478F2">
              <w:rPr>
                <w:lang w:val="en-US"/>
              </w:rPr>
              <w:t xml:space="preserve">nd essential </w:t>
            </w:r>
            <w:r>
              <w:rPr>
                <w:lang w:val="en-US"/>
              </w:rPr>
              <w:t>elements analyz</w:t>
            </w:r>
            <w:r w:rsidRPr="00E478F2">
              <w:rPr>
                <w:lang w:val="en-US"/>
              </w:rPr>
              <w:t>ed at STAMI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51619CD4" w14:textId="77777777" w:rsidR="00266137" w:rsidRPr="000D706E" w:rsidRDefault="00266137" w:rsidP="00A2200C">
            <w:r w:rsidRPr="000D706E">
              <w:t>470</w:t>
            </w:r>
          </w:p>
        </w:tc>
        <w:tc>
          <w:tcPr>
            <w:tcW w:w="2670" w:type="dxa"/>
            <w:tcBorders>
              <w:top w:val="nil"/>
              <w:left w:val="nil"/>
              <w:bottom w:val="nil"/>
              <w:right w:val="nil"/>
            </w:tcBorders>
          </w:tcPr>
          <w:p w14:paraId="28CA5C51" w14:textId="2B671219" w:rsidR="00266137" w:rsidRPr="000D706E" w:rsidRDefault="00266137" w:rsidP="00A2200C">
            <w:r>
              <w:t>27 Apr 2016</w:t>
            </w:r>
          </w:p>
        </w:tc>
      </w:tr>
      <w:tr w:rsidR="00266137" w14:paraId="4DD685B3" w14:textId="77777777" w:rsidTr="00951211">
        <w:tc>
          <w:tcPr>
            <w:tcW w:w="51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A7F830" w14:textId="56A7B9B0" w:rsidR="00266137" w:rsidRPr="000D706E" w:rsidRDefault="00266137" w:rsidP="00EE357E">
            <w:pPr>
              <w:rPr>
                <w:lang w:val="en-US"/>
              </w:rPr>
            </w:pPr>
            <w:r>
              <w:rPr>
                <w:lang w:val="en-US"/>
              </w:rPr>
              <w:t>Contaminants analyzed at</w:t>
            </w:r>
            <w:r w:rsidRPr="000D706E">
              <w:rPr>
                <w:lang w:val="en-US"/>
              </w:rPr>
              <w:t xml:space="preserve"> NILU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E94CF1" w14:textId="678E6B48" w:rsidR="00266137" w:rsidRPr="000D706E" w:rsidRDefault="00266137" w:rsidP="00A2200C">
            <w:r w:rsidRPr="000D706E">
              <w:t>4</w:t>
            </w:r>
            <w:r w:rsidR="006124A4">
              <w:t>62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3964A2" w14:textId="7166C2BA" w:rsidR="00266137" w:rsidRPr="000D706E" w:rsidRDefault="00266137" w:rsidP="00A2200C">
            <w:r>
              <w:t>20 Apr 2017</w:t>
            </w:r>
          </w:p>
        </w:tc>
      </w:tr>
    </w:tbl>
    <w:p w14:paraId="73E62AE0" w14:textId="77777777" w:rsidR="00BA00C4" w:rsidRPr="00140795" w:rsidRDefault="00BA00C4" w:rsidP="00BA00C4">
      <w:pPr>
        <w:spacing w:line="240" w:lineRule="auto"/>
        <w:rPr>
          <w:b/>
          <w:lang w:val="en-US"/>
        </w:rPr>
      </w:pPr>
    </w:p>
    <w:p w14:paraId="12774259" w14:textId="77777777" w:rsidR="00857584" w:rsidRPr="005B0D35" w:rsidRDefault="00857584" w:rsidP="005B0D35">
      <w:pPr>
        <w:rPr>
          <w:b/>
          <w:i/>
          <w:sz w:val="24"/>
          <w:szCs w:val="24"/>
          <w:lang w:val="en-US"/>
        </w:rPr>
      </w:pPr>
      <w:r w:rsidRPr="005B0D35">
        <w:rPr>
          <w:b/>
          <w:i/>
          <w:sz w:val="24"/>
          <w:szCs w:val="24"/>
          <w:lang w:val="en-US"/>
        </w:rPr>
        <w:t>Description of blood analyses</w:t>
      </w:r>
    </w:p>
    <w:p w14:paraId="71A2B4E8" w14:textId="48E74C5E" w:rsidR="008A7999" w:rsidRPr="00FB5AC6" w:rsidRDefault="00B20124" w:rsidP="008A7999">
      <w:pPr>
        <w:spacing w:line="360" w:lineRule="auto"/>
        <w:rPr>
          <w:lang w:val="en-US"/>
        </w:rPr>
      </w:pPr>
      <w:r>
        <w:rPr>
          <w:lang w:val="en-US"/>
        </w:rPr>
        <w:t>R</w:t>
      </w:r>
      <w:r w:rsidR="008A7999" w:rsidRPr="00FB5AC6">
        <w:rPr>
          <w:lang w:val="en-US"/>
        </w:rPr>
        <w:t>eagen</w:t>
      </w:r>
      <w:r w:rsidR="008A7999">
        <w:rPr>
          <w:lang w:val="en-US"/>
        </w:rPr>
        <w:t>t</w:t>
      </w:r>
      <w:r w:rsidR="008A7999" w:rsidRPr="00FB5AC6">
        <w:rPr>
          <w:lang w:val="en-US"/>
        </w:rPr>
        <w:t xml:space="preserve">s were purchased from the same company. </w:t>
      </w:r>
    </w:p>
    <w:p w14:paraId="1E5BD0BE" w14:textId="226E30C3" w:rsidR="00C813D9" w:rsidRDefault="00C813D9" w:rsidP="00C813D9">
      <w:pPr>
        <w:spacing w:line="360" w:lineRule="auto"/>
        <w:rPr>
          <w:b/>
          <w:lang w:val="en-US"/>
        </w:rPr>
      </w:pPr>
      <w:r>
        <w:rPr>
          <w:b/>
          <w:lang w:val="en-US"/>
        </w:rPr>
        <w:t xml:space="preserve">Hemoglobin </w:t>
      </w:r>
    </w:p>
    <w:p w14:paraId="4363BD8C" w14:textId="2DB66256" w:rsidR="001D7CFC" w:rsidRPr="00FB5AC6" w:rsidRDefault="00C813D9" w:rsidP="001D7CFC">
      <w:pPr>
        <w:spacing w:line="360" w:lineRule="auto"/>
        <w:rPr>
          <w:lang w:val="en-US"/>
        </w:rPr>
      </w:pPr>
      <w:r w:rsidRPr="00D05D53">
        <w:rPr>
          <w:lang w:val="en-US"/>
        </w:rPr>
        <w:t xml:space="preserve">Hb was analyzed </w:t>
      </w:r>
      <w:r w:rsidR="00553080">
        <w:rPr>
          <w:lang w:val="en-US"/>
        </w:rPr>
        <w:t xml:space="preserve">by the </w:t>
      </w:r>
      <w:r w:rsidRPr="0035312F">
        <w:rPr>
          <w:lang w:val="en-US"/>
        </w:rPr>
        <w:t>hemoglobincyanide (HiCN</w:t>
      </w:r>
      <w:r w:rsidRPr="00150FA2">
        <w:rPr>
          <w:lang w:val="en-US"/>
        </w:rPr>
        <w:t>)</w:t>
      </w:r>
      <w:r w:rsidRPr="00D05D53">
        <w:rPr>
          <w:lang w:val="en-US"/>
        </w:rPr>
        <w:t xml:space="preserve"> method on a HemoCue Hb 201+</w:t>
      </w:r>
      <w:r w:rsidR="004D0C54" w:rsidRPr="00D05D53">
        <w:rPr>
          <w:lang w:val="en-US"/>
        </w:rPr>
        <w:t xml:space="preserve"> </w:t>
      </w:r>
      <w:hyperlink w:anchor="_ENREF_1" w:tooltip="Vanzetti, 1966 #54" w:history="1">
        <w:r w:rsidR="005D7D26" w:rsidRPr="00D05D53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Vanzetti&lt;/Author&gt;&lt;Year&gt;1966&lt;/Year&gt;&lt;RecNum&gt;54&lt;/RecNum&gt;&lt;DisplayText&gt;&lt;style face="superscript"&gt;1&lt;/style&gt;&lt;/DisplayText&gt;&lt;record&gt;&lt;rec-number&gt;54&lt;/rec-number&gt;&lt;foreign-keys&gt;&lt;key app="EN" db-id="9wvxrprrqw0zpuevrr1ppdez2trfs0vzfee5" timestamp="1527687229"&gt;54&lt;/key&gt;&lt;/foreign-keys&gt;&lt;ref-type name="Journal Article"&gt;17&lt;/ref-type&gt;&lt;contributors&gt;&lt;authors&gt;&lt;author&gt;Vanzetti, G.&lt;/author&gt;&lt;/authors&gt;&lt;/contributors&gt;&lt;titles&gt;&lt;title&gt;An azide-methemoglobin method for hemoglobin determination in blood&lt;/title&gt;&lt;secondary-title&gt;J Lab Clin Med&lt;/secondary-title&gt;&lt;/titles&gt;&lt;periodical&gt;&lt;full-title&gt;J Lab Clin Med&lt;/full-title&gt;&lt;/periodical&gt;&lt;pages&gt;116-26&lt;/pages&gt;&lt;volume&gt;67&lt;/volume&gt;&lt;number&gt;1&lt;/number&gt;&lt;edition&gt;1966/01/01&lt;/edition&gt;&lt;keywords&gt;&lt;keyword&gt;*Azides&lt;/keyword&gt;&lt;keyword&gt;Chemistry, Clinical&lt;/keyword&gt;&lt;keyword&gt;Cyanides&lt;/keyword&gt;&lt;keyword&gt;Ferrocyanides&lt;/keyword&gt;&lt;keyword&gt;*Hemoglobinometry&lt;/keyword&gt;&lt;keyword&gt;In Vitro Techniques&lt;/keyword&gt;&lt;keyword&gt;*Methemoglobin&lt;/keyword&gt;&lt;keyword&gt;Spectrophotometry&lt;/keyword&gt;&lt;/keywords&gt;&lt;dates&gt;&lt;year&gt;1966&lt;/year&gt;&lt;pub-dates&gt;&lt;date&gt;Jan&lt;/date&gt;&lt;/pub-dates&gt;&lt;/dates&gt;&lt;isbn&gt;0022-2143 (Print)&amp;#xD;0022-2143 (Linking)&lt;/isbn&gt;&lt;accession-num&gt;5900720&lt;/accession-num&gt;&lt;urls&gt;&lt;related-urls&gt;&lt;url&gt;https://www.ncbi.nlm.nih.gov/pubmed/5900720&lt;/url&gt;&lt;/related-urls&gt;&lt;/urls&gt;&lt;/record&gt;&lt;/Cite&gt;&lt;/EndNote&gt;</w:instrText>
        </w:r>
        <w:r w:rsidR="005D7D26" w:rsidRPr="00D05D53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1</w:t>
        </w:r>
        <w:r w:rsidR="005D7D26" w:rsidRPr="00D05D53">
          <w:rPr>
            <w:lang w:val="en-US"/>
          </w:rPr>
          <w:fldChar w:fldCharType="end"/>
        </w:r>
      </w:hyperlink>
      <w:r w:rsidR="004D0C54" w:rsidRPr="00D05D53">
        <w:rPr>
          <w:lang w:val="en-US"/>
        </w:rPr>
        <w:t xml:space="preserve">. </w:t>
      </w:r>
      <w:r w:rsidR="00A2200C">
        <w:rPr>
          <w:lang w:val="en-US"/>
        </w:rPr>
        <w:t>A drop of blood was placed on</w:t>
      </w:r>
      <w:r w:rsidR="00553080">
        <w:rPr>
          <w:lang w:val="en-US"/>
        </w:rPr>
        <w:t xml:space="preserve"> a</w:t>
      </w:r>
      <w:r w:rsidR="00A2200C">
        <w:rPr>
          <w:lang w:val="en-US"/>
        </w:rPr>
        <w:t xml:space="preserve"> </w:t>
      </w:r>
      <w:r w:rsidR="00DE59A8">
        <w:rPr>
          <w:lang w:val="en-US"/>
        </w:rPr>
        <w:t>hydrophobic surface</w:t>
      </w:r>
      <w:r w:rsidR="00553080">
        <w:rPr>
          <w:lang w:val="en-US"/>
        </w:rPr>
        <w:t>,</w:t>
      </w:r>
      <w:r w:rsidR="00DE59A8">
        <w:rPr>
          <w:lang w:val="en-US"/>
        </w:rPr>
        <w:t xml:space="preserve"> e.g.</w:t>
      </w:r>
      <w:r w:rsidR="00553080">
        <w:rPr>
          <w:lang w:val="en-US"/>
        </w:rPr>
        <w:t>,</w:t>
      </w:r>
      <w:r w:rsidR="00DE59A8">
        <w:rPr>
          <w:lang w:val="en-US"/>
        </w:rPr>
        <w:t xml:space="preserve"> plastic</w:t>
      </w:r>
      <w:r w:rsidR="00A2200C">
        <w:rPr>
          <w:lang w:val="en-US"/>
        </w:rPr>
        <w:t xml:space="preserve"> fil, using a pip</w:t>
      </w:r>
      <w:r w:rsidR="00690B42">
        <w:rPr>
          <w:lang w:val="en-US"/>
        </w:rPr>
        <w:t>ette</w:t>
      </w:r>
      <w:r w:rsidR="00972005">
        <w:rPr>
          <w:lang w:val="en-US"/>
        </w:rPr>
        <w:t>, and a</w:t>
      </w:r>
      <w:r w:rsidR="00690B42">
        <w:rPr>
          <w:lang w:val="en-US"/>
        </w:rPr>
        <w:t xml:space="preserve"> microcuvette was filled. </w:t>
      </w:r>
      <w:r w:rsidR="00690B42" w:rsidRPr="00FB5AC6">
        <w:rPr>
          <w:rFonts w:cs="Times-Roman"/>
          <w:lang w:val="en-US"/>
        </w:rPr>
        <w:t>The internal and external</w:t>
      </w:r>
      <w:r w:rsidR="00690B42">
        <w:rPr>
          <w:rFonts w:cs="Times-Roman"/>
          <w:lang w:val="en-US"/>
        </w:rPr>
        <w:t xml:space="preserve"> </w:t>
      </w:r>
      <w:r w:rsidR="00690B42" w:rsidRPr="00FB5AC6">
        <w:rPr>
          <w:rFonts w:cs="Times-Roman"/>
          <w:lang w:val="en-US"/>
        </w:rPr>
        <w:t>quality controls showed values within established control limits.</w:t>
      </w:r>
      <w:r w:rsidR="00A2200C">
        <w:rPr>
          <w:lang w:val="en-US"/>
        </w:rPr>
        <w:t xml:space="preserve"> </w:t>
      </w:r>
      <w:r w:rsidR="00553080">
        <w:rPr>
          <w:rFonts w:cs="Times-Roman"/>
          <w:lang w:val="en-US"/>
        </w:rPr>
        <w:t>I</w:t>
      </w:r>
      <w:r w:rsidR="00D05D53" w:rsidRPr="00D05D53">
        <w:rPr>
          <w:rFonts w:cs="Times-Roman"/>
          <w:lang w:val="en-US"/>
        </w:rPr>
        <w:t>nternal</w:t>
      </w:r>
      <w:r w:rsidR="00A2200C">
        <w:rPr>
          <w:rFonts w:cs="Times-Roman"/>
          <w:lang w:val="en-US"/>
        </w:rPr>
        <w:t xml:space="preserve"> quality control was cond</w:t>
      </w:r>
      <w:r w:rsidR="00DE59A8">
        <w:rPr>
          <w:rFonts w:cs="Times-Roman"/>
          <w:lang w:val="en-US"/>
        </w:rPr>
        <w:t xml:space="preserve">ucted daily with heamolysate. </w:t>
      </w:r>
    </w:p>
    <w:p w14:paraId="646B8A5C" w14:textId="77777777" w:rsidR="00D05D53" w:rsidRPr="00D05D53" w:rsidRDefault="00D05D53" w:rsidP="00690B42">
      <w:pPr>
        <w:autoSpaceDE w:val="0"/>
        <w:autoSpaceDN w:val="0"/>
        <w:adjustRightInd w:val="0"/>
        <w:spacing w:after="0" w:line="360" w:lineRule="auto"/>
        <w:rPr>
          <w:b/>
          <w:lang w:val="en-US"/>
        </w:rPr>
      </w:pPr>
    </w:p>
    <w:p w14:paraId="72647A5C" w14:textId="1D78B646" w:rsidR="00C813D9" w:rsidRDefault="001D7CFC" w:rsidP="00C813D9">
      <w:pPr>
        <w:spacing w:line="360" w:lineRule="auto"/>
        <w:contextualSpacing/>
        <w:rPr>
          <w:b/>
          <w:lang w:val="en-US"/>
        </w:rPr>
      </w:pPr>
      <w:r>
        <w:rPr>
          <w:b/>
          <w:lang w:val="en-US"/>
        </w:rPr>
        <w:t>G</w:t>
      </w:r>
      <w:r w:rsidR="00C813D9" w:rsidRPr="00F61F0B">
        <w:rPr>
          <w:b/>
          <w:lang w:val="en-US"/>
        </w:rPr>
        <w:t>lycated haemoglobin</w:t>
      </w:r>
      <w:r w:rsidR="00C813D9" w:rsidRPr="00FB5AC6">
        <w:rPr>
          <w:lang w:val="en-US"/>
        </w:rPr>
        <w:t xml:space="preserve"> </w:t>
      </w:r>
    </w:p>
    <w:p w14:paraId="13B72033" w14:textId="4BD1A5B8" w:rsidR="001D7CFC" w:rsidRDefault="00690B42" w:rsidP="001D7CFC">
      <w:pPr>
        <w:spacing w:line="360" w:lineRule="auto"/>
        <w:rPr>
          <w:lang w:val="en-US"/>
        </w:rPr>
      </w:pPr>
      <w:r w:rsidRPr="00690B42">
        <w:rPr>
          <w:lang w:val="en-US"/>
        </w:rPr>
        <w:t xml:space="preserve">HbA1c was analyzed with </w:t>
      </w:r>
      <w:r w:rsidRPr="00690B42">
        <w:rPr>
          <w:rFonts w:cs="Helvetica"/>
          <w:lang w:val="en"/>
        </w:rPr>
        <w:t>The DCA Vantage™ (Siemens Medical Solutions Diagnostics, Tarrytown, NY), which is based on latex agglutination inhibition immunoassay methodology and provides results in 6 min</w:t>
      </w:r>
      <w:r w:rsidR="00553080">
        <w:rPr>
          <w:rFonts w:cs="Helvetica"/>
          <w:lang w:val="en"/>
        </w:rPr>
        <w:t>utes</w:t>
      </w:r>
      <w:r w:rsidR="00355353">
        <w:rPr>
          <w:rFonts w:cs="Helvetica"/>
          <w:lang w:val="en"/>
        </w:rPr>
        <w:t xml:space="preserve"> </w:t>
      </w:r>
      <w:hyperlink w:anchor="_ENREF_2" w:tooltip="Baynes, 1984 #55" w:history="1">
        <w:r w:rsidR="005D7D26">
          <w:rPr>
            <w:rFonts w:cs="Helvetica"/>
            <w:lang w:val="en"/>
          </w:rPr>
          <w:fldChar w:fldCharType="begin"/>
        </w:r>
        <w:r w:rsidR="005D7D26">
          <w:rPr>
            <w:rFonts w:cs="Helvetica"/>
            <w:lang w:val="en"/>
          </w:rPr>
          <w:instrText xml:space="preserve"> ADDIN EN.CITE &lt;EndNote&gt;&lt;Cite&gt;&lt;Author&gt;Baynes&lt;/Author&gt;&lt;Year&gt;1984&lt;/Year&gt;&lt;RecNum&gt;55&lt;/RecNum&gt;&lt;DisplayText&gt;&lt;style face="superscript"&gt;2&lt;/style&gt;&lt;/DisplayText&gt;&lt;record&gt;&lt;rec-number&gt;55&lt;/rec-number&gt;&lt;foreign-keys&gt;&lt;key app="EN" db-id="9wvxrprrqw0zpuevrr1ppdez2trfs0vzfee5" timestamp="1527766064"&gt;55&lt;/key&gt;&lt;/foreign-keys&gt;&lt;ref-type name="Journal Article"&gt;17&lt;/ref-type&gt;&lt;contributors&gt;&lt;authors&gt;&lt;author&gt;Baynes, J. W.&lt;/author&gt;&lt;author&gt;Bunn, H. F.&lt;/author&gt;&lt;author&gt;Goldstein, D.&lt;/author&gt;&lt;author&gt;Harris, M.&lt;/author&gt;&lt;author&gt;Martin, D. B.&lt;/author&gt;&lt;author&gt;Peterson, C.&lt;/author&gt;&lt;author&gt;Winterhalter, K.&lt;/author&gt;&lt;/authors&gt;&lt;/contributors&gt;&lt;titles&gt;&lt;title&gt;National Diabetes Data Group: report of the expert committee on glucosylated hemoglobin&lt;/title&gt;&lt;secondary-title&gt;Diabetes Care&lt;/secondary-title&gt;&lt;/titles&gt;&lt;periodical&gt;&lt;full-title&gt;Diabetes Care&lt;/full-title&gt;&lt;/periodical&gt;&lt;pages&gt;602-6&lt;/pages&gt;&lt;volume&gt;7&lt;/volume&gt;&lt;number&gt;6&lt;/number&gt;&lt;edition&gt;1984/11/01&lt;/edition&gt;&lt;keywords&gt;&lt;keyword&gt;Blood Glucose/*metabolism&lt;/keyword&gt;&lt;keyword&gt;Diabetes Mellitus/*blood&lt;/keyword&gt;&lt;keyword&gt;Glycated Hemoglobin A/*analogs &amp;amp; derivatives/*metabolism&lt;/keyword&gt;&lt;keyword&gt;Humans&lt;/keyword&gt;&lt;keyword&gt;Kinetics&lt;/keyword&gt;&lt;keyword&gt;Reference Standards&lt;/keyword&gt;&lt;keyword&gt;Terminology as Topic&lt;/keyword&gt;&lt;/keywords&gt;&lt;dates&gt;&lt;year&gt;1984&lt;/year&gt;&lt;pub-dates&gt;&lt;date&gt;Nov-Dec&lt;/date&gt;&lt;/pub-dates&gt;&lt;/dates&gt;&lt;isbn&gt;0149-5992 (Print)&amp;#xD;0149-5992 (Linking)&lt;/isbn&gt;&lt;accession-num&gt;6510184&lt;/accession-num&gt;&lt;urls&gt;&lt;related-urls&gt;&lt;url&gt;https://www.ncbi.nlm.nih.gov/pubmed/6510184&lt;/url&gt;&lt;/related-urls&gt;&lt;/urls&gt;&lt;/record&gt;&lt;/Cite&gt;&lt;/EndNote&gt;</w:instrText>
        </w:r>
        <w:r w:rsidR="005D7D26">
          <w:rPr>
            <w:rFonts w:cs="Helvetica"/>
            <w:lang w:val="en"/>
          </w:rPr>
          <w:fldChar w:fldCharType="separate"/>
        </w:r>
        <w:r w:rsidR="005D7D26" w:rsidRPr="005D7D26">
          <w:rPr>
            <w:rFonts w:cs="Helvetica"/>
            <w:noProof/>
            <w:vertAlign w:val="superscript"/>
            <w:lang w:val="en"/>
          </w:rPr>
          <w:t>2</w:t>
        </w:r>
        <w:r w:rsidR="005D7D26">
          <w:rPr>
            <w:rFonts w:cs="Helvetica"/>
            <w:lang w:val="en"/>
          </w:rPr>
          <w:fldChar w:fldCharType="end"/>
        </w:r>
      </w:hyperlink>
      <w:r w:rsidR="002C48FF">
        <w:rPr>
          <w:rFonts w:cs="Helvetica"/>
          <w:lang w:val="en"/>
        </w:rPr>
        <w:t xml:space="preserve">. </w:t>
      </w:r>
      <w:r w:rsidRPr="00690B42">
        <w:rPr>
          <w:rFonts w:cs="Helvetica"/>
          <w:lang w:val="en"/>
        </w:rPr>
        <w:t>This is the successor of the DCA 2000™.</w:t>
      </w:r>
      <w:r w:rsidR="001F1794">
        <w:rPr>
          <w:rFonts w:cs="Helvetica"/>
          <w:lang w:val="en"/>
        </w:rPr>
        <w:t xml:space="preserve"> </w:t>
      </w:r>
      <w:r w:rsidR="00553080">
        <w:rPr>
          <w:rFonts w:cs="Times-Roman"/>
          <w:lang w:val="en-US"/>
        </w:rPr>
        <w:t>I</w:t>
      </w:r>
      <w:r w:rsidR="001F1794" w:rsidRPr="00FB5AC6">
        <w:rPr>
          <w:rFonts w:cs="Times-Roman"/>
          <w:lang w:val="en-US"/>
        </w:rPr>
        <w:t>nternal and external</w:t>
      </w:r>
      <w:r w:rsidR="001F1794">
        <w:rPr>
          <w:rFonts w:cs="Times-Roman"/>
          <w:lang w:val="en-US"/>
        </w:rPr>
        <w:t xml:space="preserve"> </w:t>
      </w:r>
      <w:r w:rsidR="001F1794" w:rsidRPr="00FB5AC6">
        <w:rPr>
          <w:rFonts w:cs="Times-Roman"/>
          <w:lang w:val="en-US"/>
        </w:rPr>
        <w:t>quality controls showed values within established control limits.</w:t>
      </w:r>
      <w:r w:rsidR="001F1794">
        <w:rPr>
          <w:lang w:val="en-US"/>
        </w:rPr>
        <w:t xml:space="preserve"> </w:t>
      </w:r>
      <w:r w:rsidR="001F1794" w:rsidRPr="00D05D53">
        <w:rPr>
          <w:rFonts w:cs="Times-Roman"/>
          <w:lang w:val="en-US"/>
        </w:rPr>
        <w:t>The internal</w:t>
      </w:r>
      <w:r w:rsidR="001F1794">
        <w:rPr>
          <w:rFonts w:cs="Times-Roman"/>
          <w:lang w:val="en-US"/>
        </w:rPr>
        <w:t xml:space="preserve"> quality control was cond</w:t>
      </w:r>
      <w:r w:rsidR="002C1DE3">
        <w:rPr>
          <w:rFonts w:cs="Times-Roman"/>
          <w:lang w:val="en-US"/>
        </w:rPr>
        <w:t>ucted daily</w:t>
      </w:r>
      <w:r w:rsidR="00C05088">
        <w:rPr>
          <w:rFonts w:cs="Times-Roman"/>
          <w:lang w:val="en-US"/>
        </w:rPr>
        <w:t xml:space="preserve"> </w:t>
      </w:r>
      <w:r w:rsidR="001D7CFC">
        <w:rPr>
          <w:rFonts w:cs="Times-Roman"/>
          <w:lang w:val="en-US"/>
        </w:rPr>
        <w:t xml:space="preserve">or when new reagents </w:t>
      </w:r>
      <w:r w:rsidR="001B1B77">
        <w:rPr>
          <w:rFonts w:cs="Times-Roman"/>
          <w:lang w:val="en-US"/>
        </w:rPr>
        <w:t>were</w:t>
      </w:r>
      <w:r w:rsidR="001D7CFC">
        <w:rPr>
          <w:rFonts w:cs="Times-Roman"/>
          <w:lang w:val="en-US"/>
        </w:rPr>
        <w:t xml:space="preserve"> opened</w:t>
      </w:r>
      <w:r w:rsidR="00202861">
        <w:rPr>
          <w:rFonts w:cs="Times-Roman"/>
          <w:lang w:val="en-US"/>
        </w:rPr>
        <w:t xml:space="preserve">. </w:t>
      </w:r>
      <w:r w:rsidRPr="00FB5AC6">
        <w:rPr>
          <w:rFonts w:cs="Times-Roman"/>
          <w:lang w:val="en-US"/>
        </w:rPr>
        <w:t>The inter</w:t>
      </w:r>
      <w:r w:rsidR="00331B74">
        <w:rPr>
          <w:rFonts w:cs="Times-Roman"/>
          <w:lang w:val="en-US"/>
        </w:rPr>
        <w:t>-</w:t>
      </w:r>
      <w:r w:rsidRPr="00150FA2">
        <w:rPr>
          <w:rFonts w:cs="Times-Roman"/>
          <w:lang w:val="en-US"/>
        </w:rPr>
        <w:t xml:space="preserve">assay </w:t>
      </w:r>
      <w:r w:rsidRPr="0035312F">
        <w:rPr>
          <w:rFonts w:cs="Times-Roman"/>
          <w:lang w:val="en-US"/>
        </w:rPr>
        <w:t>coefficient for</w:t>
      </w:r>
      <w:r w:rsidR="001F1794" w:rsidRPr="0035312F">
        <w:rPr>
          <w:rFonts w:cs="Times-Roman"/>
          <w:lang w:val="en-US"/>
        </w:rPr>
        <w:t xml:space="preserve"> </w:t>
      </w:r>
      <w:r w:rsidRPr="0035312F">
        <w:rPr>
          <w:rFonts w:cs="Times-Roman"/>
          <w:lang w:val="en-US"/>
        </w:rPr>
        <w:t>variations (CV</w:t>
      </w:r>
      <w:r w:rsidRPr="00150FA2">
        <w:rPr>
          <w:rFonts w:cs="Times-Roman"/>
          <w:lang w:val="en-US"/>
        </w:rPr>
        <w:t>)</w:t>
      </w:r>
      <w:r w:rsidRPr="00FB5AC6">
        <w:rPr>
          <w:rFonts w:cs="Times-Roman"/>
          <w:lang w:val="en-US"/>
        </w:rPr>
        <w:t xml:space="preserve"> for </w:t>
      </w:r>
      <w:r w:rsidRPr="00690B42">
        <w:rPr>
          <w:lang w:val="en-US"/>
        </w:rPr>
        <w:t>HbA1c</w:t>
      </w:r>
      <w:r w:rsidRPr="00FB5AC6">
        <w:rPr>
          <w:rFonts w:cs="Times-Roman"/>
          <w:lang w:val="en-US"/>
        </w:rPr>
        <w:t xml:space="preserve"> </w:t>
      </w:r>
      <w:r>
        <w:rPr>
          <w:rFonts w:cs="Times-Roman"/>
          <w:lang w:val="en-US"/>
        </w:rPr>
        <w:t xml:space="preserve">was </w:t>
      </w:r>
      <w:r w:rsidRPr="00690B42">
        <w:rPr>
          <w:rFonts w:cs="Helvetica"/>
          <w:lang w:val="en"/>
        </w:rPr>
        <w:t>&lt;3%</w:t>
      </w:r>
      <w:r>
        <w:rPr>
          <w:rFonts w:cs="Helvetica"/>
          <w:lang w:val="en"/>
        </w:rPr>
        <w:t xml:space="preserve"> </w:t>
      </w:r>
      <w:hyperlink w:anchor="_ENREF_3" w:tooltip="Lenters-Westra, 2010 #334" w:history="1">
        <w:r w:rsidR="005D7D26">
          <w:rPr>
            <w:rFonts w:cs="Times-Roman"/>
            <w:lang w:val="en-US"/>
          </w:rPr>
          <w:fldChar w:fldCharType="begin"/>
        </w:r>
        <w:r w:rsidR="005D7D26">
          <w:rPr>
            <w:rFonts w:cs="Times-Roman"/>
            <w:lang w:val="en-US"/>
          </w:rPr>
          <w:instrText xml:space="preserve"> ADDIN EN.CITE &lt;EndNote&gt;&lt;Cite&gt;&lt;Author&gt;Lenters-Westra&lt;/Author&gt;&lt;Year&gt;2010&lt;/Year&gt;&lt;RecNum&gt;334&lt;/RecNum&gt;&lt;DisplayText&gt;&lt;style face="superscript"&gt;3&lt;/style&gt;&lt;/DisplayText&gt;&lt;record&gt;&lt;rec-number&gt;334&lt;/rec-number&gt;&lt;foreign-keys&gt;&lt;key app="EN" db-id="x5eerpszat2aaaerz9npvz05swp0tdvx0e5v"&gt;334&lt;/key&gt;&lt;/foreign-keys&gt;&lt;ref-type name="Journal Article"&gt;17&lt;/ref-type&gt;&lt;contributors&gt;&lt;authors&gt;&lt;author&gt;Lenters-Westra, E.&lt;/author&gt;&lt;author&gt;Slingerland, R. J.&lt;/author&gt;&lt;/authors&gt;&lt;/contributors&gt;&lt;auth-address&gt;Department of Clinical Chemistry, Isala klinieken, Zwolle, The Netherlands. w.b.lenters@isala.nl&lt;/auth-address&gt;&lt;titles&gt;&lt;title&gt;Six of eight hemoglobin A1c point-of-care instruments do not meet the general accepted analytical performance criteria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44-52&lt;/pages&gt;&lt;volume&gt;56&lt;/volume&gt;&lt;number&gt;1&lt;/number&gt;&lt;keywords&gt;&lt;keyword&gt;Hemoglobin A, Glycosylated/*analysis&lt;/keyword&gt;&lt;keyword&gt;Humans&lt;/keyword&gt;&lt;keyword&gt;Point-of-Care Systems/*standards&lt;/keyword&gt;&lt;keyword&gt;Reagent Kits, Diagnostic&lt;/keyword&gt;&lt;keyword&gt;Reproducibility of Results&lt;/keyword&gt;&lt;/keywords&gt;&lt;dates&gt;&lt;year&gt;2010&lt;/year&gt;&lt;pub-dates&gt;&lt;date&gt;Jan&lt;/date&gt;&lt;/pub-dates&gt;&lt;/dates&gt;&lt;isbn&gt;1530-8561 (Electronic)&amp;#xD;0009-9147 (Linking)&lt;/isbn&gt;&lt;accession-num&gt;19926777&lt;/accession-num&gt;&lt;urls&gt;&lt;related-urls&gt;&lt;url&gt;http://www.ncbi.nlm.nih.gov/pubmed/19926777&lt;/url&gt;&lt;/related-urls&gt;&lt;/urls&gt;&lt;electronic-resource-num&gt;10.1373/clinchem.2009.130641&lt;/electronic-resource-num&gt;&lt;/record&gt;&lt;/Cite&gt;&lt;/EndNote&gt;</w:instrText>
        </w:r>
        <w:r w:rsidR="005D7D26">
          <w:rPr>
            <w:rFonts w:cs="Times-Roman"/>
            <w:lang w:val="en-US"/>
          </w:rPr>
          <w:fldChar w:fldCharType="separate"/>
        </w:r>
        <w:r w:rsidR="005D7D26" w:rsidRPr="005D7D26">
          <w:rPr>
            <w:rFonts w:cs="Times-Roman"/>
            <w:noProof/>
            <w:vertAlign w:val="superscript"/>
            <w:lang w:val="en-US"/>
          </w:rPr>
          <w:t>3</w:t>
        </w:r>
        <w:r w:rsidR="005D7D26">
          <w:rPr>
            <w:rFonts w:cs="Times-Roman"/>
            <w:lang w:val="en-US"/>
          </w:rPr>
          <w:fldChar w:fldCharType="end"/>
        </w:r>
      </w:hyperlink>
      <w:r>
        <w:rPr>
          <w:rFonts w:cs="Times-Roman"/>
          <w:lang w:val="en-US"/>
        </w:rPr>
        <w:t>.</w:t>
      </w:r>
      <w:r w:rsidR="001F1794">
        <w:rPr>
          <w:rFonts w:cs="Times-Roman"/>
          <w:lang w:val="en-US"/>
        </w:rPr>
        <w:t xml:space="preserve"> </w:t>
      </w:r>
    </w:p>
    <w:p w14:paraId="588E2ADA" w14:textId="610ECB61" w:rsidR="002A60DF" w:rsidRDefault="002A60DF" w:rsidP="001D7CFC">
      <w:pPr>
        <w:spacing w:line="360" w:lineRule="auto"/>
        <w:rPr>
          <w:lang w:val="en-US"/>
        </w:rPr>
      </w:pPr>
    </w:p>
    <w:p w14:paraId="735AF2E8" w14:textId="77777777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lastRenderedPageBreak/>
        <w:t>Serum ferritin</w:t>
      </w:r>
    </w:p>
    <w:p w14:paraId="032598D5" w14:textId="78870F6E" w:rsidR="00C813D9" w:rsidRDefault="001B1B77" w:rsidP="00C813D9">
      <w:pPr>
        <w:spacing w:line="360" w:lineRule="auto"/>
        <w:rPr>
          <w:lang w:val="en-US"/>
        </w:rPr>
      </w:pPr>
      <w:r w:rsidRPr="0035312F">
        <w:rPr>
          <w:lang w:val="en-US"/>
        </w:rPr>
        <w:t>Serum ferritin (</w:t>
      </w:r>
      <w:r w:rsidR="004A40B3">
        <w:rPr>
          <w:lang w:val="en-US"/>
        </w:rPr>
        <w:t>s</w:t>
      </w:r>
      <w:r w:rsidR="00C813D9" w:rsidRPr="0035312F">
        <w:rPr>
          <w:lang w:val="en-US"/>
        </w:rPr>
        <w:t>-ferritin</w:t>
      </w:r>
      <w:r w:rsidRPr="00F836DE">
        <w:rPr>
          <w:lang w:val="en-US"/>
        </w:rPr>
        <w:t>)</w:t>
      </w:r>
      <w:r w:rsidR="00C813D9" w:rsidRPr="00F836DE">
        <w:rPr>
          <w:lang w:val="en-US"/>
        </w:rPr>
        <w:t xml:space="preserve"> </w:t>
      </w:r>
      <w:r w:rsidR="002A0AF1" w:rsidRPr="00150FA2">
        <w:rPr>
          <w:lang w:val="en-US"/>
        </w:rPr>
        <w:t xml:space="preserve">was measured on </w:t>
      </w:r>
      <w:r w:rsidRPr="00150FA2">
        <w:rPr>
          <w:lang w:val="en-US"/>
        </w:rPr>
        <w:t xml:space="preserve">the </w:t>
      </w:r>
      <w:r w:rsidR="002A0AF1" w:rsidRPr="00150FA2">
        <w:rPr>
          <w:lang w:val="en-US"/>
        </w:rPr>
        <w:t xml:space="preserve">Cobas 8000 </w:t>
      </w:r>
      <w:r w:rsidR="00C813D9" w:rsidRPr="00150FA2">
        <w:rPr>
          <w:lang w:val="en-US"/>
        </w:rPr>
        <w:t>system from Roche/Hitachi with a</w:t>
      </w:r>
      <w:r w:rsidR="00EE357E" w:rsidRPr="00150FA2">
        <w:rPr>
          <w:lang w:val="en-US"/>
        </w:rPr>
        <w:t>n</w:t>
      </w:r>
      <w:r w:rsidR="00C813D9" w:rsidRPr="001978E7">
        <w:rPr>
          <w:lang w:val="en-US"/>
        </w:rPr>
        <w:t xml:space="preserve"> </w:t>
      </w:r>
      <w:r w:rsidR="00C813D9" w:rsidRPr="0035312F">
        <w:rPr>
          <w:lang w:val="en-US"/>
        </w:rPr>
        <w:t>electrochemiluminescense immunoassay</w:t>
      </w:r>
      <w:r w:rsidRPr="0035312F">
        <w:rPr>
          <w:lang w:val="en-US"/>
        </w:rPr>
        <w:t xml:space="preserve"> (</w:t>
      </w:r>
      <w:r w:rsidR="00C813D9" w:rsidRPr="0035312F">
        <w:rPr>
          <w:lang w:val="en-US"/>
        </w:rPr>
        <w:t>ECLIA</w:t>
      </w:r>
      <w:r w:rsidRPr="0035312F">
        <w:rPr>
          <w:lang w:val="en-US"/>
        </w:rPr>
        <w:t>)</w:t>
      </w:r>
      <w:r w:rsidR="00C813D9" w:rsidRPr="00F836DE">
        <w:rPr>
          <w:lang w:val="en-US"/>
        </w:rPr>
        <w:t xml:space="preserve"> </w:t>
      </w:r>
      <w:hyperlink w:anchor="_ENREF_4" w:tooltip="Blackmore, 2008 #306" w:history="1">
        <w:r w:rsidR="005D7D26" w:rsidRPr="00F836DE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lackmore&lt;/Author&gt;&lt;Year&gt;2008&lt;/Year&gt;&lt;RecNum&gt;306&lt;/RecNum&gt;&lt;DisplayText&gt;&lt;style face="superscript"&gt;4&lt;/style&gt;&lt;/DisplayText&gt;&lt;record&gt;&lt;rec-number&gt;306&lt;/rec-number&gt;&lt;foreign-keys&gt;&lt;key app="EN" db-id="x5eerpszat2aaaerz9npvz05swp0tdvx0e5v"&gt;306&lt;/key&gt;&lt;/foreign-keys&gt;&lt;ref-type name="Journal Article"&gt;17&lt;/ref-type&gt;&lt;contributors&gt;&lt;authors&gt;&lt;author&gt;Blackmore, S.&lt;/author&gt;&lt;author&gt;Hamilton, M.&lt;/author&gt;&lt;author&gt;Lee, A.&lt;/author&gt;&lt;author&gt;Worwood, M.&lt;/author&gt;&lt;author&gt;Brierley, M.&lt;/author&gt;&lt;author&gt;Heath, A.&lt;/author&gt;&lt;author&gt;Thorpe, S. J.&lt;/author&gt;&lt;/authors&gt;&lt;/contributors&gt;&lt;auth-address&gt;UK NEQAS Scheme for Haematinics, Heart of England Foundation Trust, Good Hope Hospital, Sutton Coldfield, West Midlands, UK.&lt;/auth-address&gt;&lt;titles&gt;&lt;title&gt;Automated immunoassay methods for ferritin: recovery studies to assess traceability to an international standard&lt;/title&gt;&lt;secondary-title&gt;Clin Chem Lab Med&lt;/secondary-title&gt;&lt;alt-title&gt;Clinical chemistry and laboratory medicine&lt;/alt-title&gt;&lt;/titles&gt;&lt;periodical&gt;&lt;full-title&gt;Clin Chem Lab Med&lt;/full-title&gt;&lt;abbr-1&gt;Clinical chemistry and laboratory medicine&lt;/abbr-1&gt;&lt;/periodical&gt;&lt;alt-periodical&gt;&lt;full-title&gt;Clin Chem Lab Med&lt;/full-title&gt;&lt;abbr-1&gt;Clinical chemistry and laboratory medicine&lt;/abbr-1&gt;&lt;/alt-periodical&gt;&lt;pages&gt;1450-7&lt;/pages&gt;&lt;volume&gt;46&lt;/volume&gt;&lt;number&gt;10&lt;/number&gt;&lt;keywords&gt;&lt;keyword&gt;Automation&lt;/keyword&gt;&lt;keyword&gt;Ferritins/*analysis&lt;/keyword&gt;&lt;keyword&gt;Humans&lt;/keyword&gt;&lt;keyword&gt;Immunoassay/*methods/*standards&lt;/keyword&gt;&lt;keyword&gt;Internationality&lt;/keyword&gt;&lt;keyword&gt;Reference Standards&lt;/keyword&gt;&lt;keyword&gt;Reproducibility of Results&lt;/keyword&gt;&lt;/keywords&gt;&lt;dates&gt;&lt;year&gt;2008&lt;/year&gt;&lt;/dates&gt;&lt;isbn&gt;1434-6621 (Print)&amp;#xD;1434-6621 (Linking)&lt;/isbn&gt;&lt;accession-num&gt;18844501&lt;/accession-num&gt;&lt;urls&gt;&lt;related-urls&gt;&lt;url&gt;http://www.ncbi.nlm.nih.gov/pubmed/18844501&lt;/url&gt;&lt;/related-urls&gt;&lt;/urls&gt;&lt;electronic-resource-num&gt;10.1515/CCLM.2008.304&lt;/electronic-resource-num&gt;&lt;/record&gt;&lt;/Cite&gt;&lt;/EndNote&gt;</w:instrText>
        </w:r>
        <w:r w:rsidR="005D7D26" w:rsidRPr="00F836DE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4</w:t>
        </w:r>
        <w:r w:rsidR="005D7D26" w:rsidRPr="00F836DE">
          <w:rPr>
            <w:lang w:val="en-US"/>
          </w:rPr>
          <w:fldChar w:fldCharType="end"/>
        </w:r>
      </w:hyperlink>
      <w:r w:rsidR="00C813D9" w:rsidRPr="00F836DE">
        <w:rPr>
          <w:lang w:val="en-US"/>
        </w:rPr>
        <w:t xml:space="preserve"> </w:t>
      </w:r>
      <w:r w:rsidRPr="00F836DE">
        <w:rPr>
          <w:lang w:val="en-US"/>
        </w:rPr>
        <w:t>using the s</w:t>
      </w:r>
      <w:r w:rsidR="00C813D9" w:rsidRPr="00150FA2">
        <w:rPr>
          <w:lang w:val="en-US"/>
        </w:rPr>
        <w:t xml:space="preserve">andwich principle. Ferritin ( REF 04491785) has been </w:t>
      </w:r>
      <w:r w:rsidRPr="00150FA2">
        <w:rPr>
          <w:lang w:val="en-US"/>
        </w:rPr>
        <w:t xml:space="preserve">a </w:t>
      </w:r>
      <w:r w:rsidR="00C813D9" w:rsidRPr="00150FA2">
        <w:rPr>
          <w:lang w:val="en-US"/>
        </w:rPr>
        <w:t>standardized against the Ferritin assay (REF 11820982). The Ferritin assay (REF 11820982) has been standardized against the Enzymun – Test Ferritin me</w:t>
      </w:r>
      <w:r w:rsidR="00C813D9" w:rsidRPr="0035312F">
        <w:rPr>
          <w:lang w:val="en-US"/>
        </w:rPr>
        <w:t xml:space="preserve">thod. This in turn has been standardized against the 1st International </w:t>
      </w:r>
      <w:r w:rsidR="00331B74" w:rsidRPr="0035312F">
        <w:rPr>
          <w:lang w:val="en-US"/>
        </w:rPr>
        <w:t>Standard</w:t>
      </w:r>
      <w:r w:rsidR="00C813D9" w:rsidRPr="0035312F">
        <w:rPr>
          <w:lang w:val="en-US"/>
        </w:rPr>
        <w:t xml:space="preserve"> (IS</w:t>
      </w:r>
      <w:r w:rsidR="00C813D9" w:rsidRPr="00F836DE">
        <w:rPr>
          <w:lang w:val="en-US"/>
        </w:rPr>
        <w:t xml:space="preserve">) </w:t>
      </w:r>
      <w:r w:rsidR="00C813D9" w:rsidRPr="0035312F">
        <w:rPr>
          <w:lang w:val="en-US"/>
        </w:rPr>
        <w:t xml:space="preserve">National </w:t>
      </w:r>
      <w:r w:rsidR="00331B74" w:rsidRPr="0035312F">
        <w:rPr>
          <w:lang w:val="en-US"/>
        </w:rPr>
        <w:t>Institute</w:t>
      </w:r>
      <w:r w:rsidR="00C813D9" w:rsidRPr="0035312F">
        <w:rPr>
          <w:lang w:val="en-US"/>
        </w:rPr>
        <w:t xml:space="preserve"> for Biological Standar</w:t>
      </w:r>
      <w:r w:rsidR="00331B74" w:rsidRPr="0035312F">
        <w:rPr>
          <w:lang w:val="en-US"/>
        </w:rPr>
        <w:t>d</w:t>
      </w:r>
      <w:r w:rsidR="00C813D9" w:rsidRPr="0035312F">
        <w:rPr>
          <w:lang w:val="en-US"/>
        </w:rPr>
        <w:t>s and Control</w:t>
      </w:r>
      <w:r w:rsidR="00972005" w:rsidRPr="00F836DE">
        <w:rPr>
          <w:lang w:val="en-US"/>
        </w:rPr>
        <w:t xml:space="preserve"> (</w:t>
      </w:r>
      <w:r w:rsidR="00972005" w:rsidRPr="0035312F">
        <w:rPr>
          <w:lang w:val="en-US"/>
        </w:rPr>
        <w:t>NIBSC</w:t>
      </w:r>
      <w:r w:rsidR="00972005" w:rsidRPr="00F836DE">
        <w:rPr>
          <w:lang w:val="en-US"/>
        </w:rPr>
        <w:t>)</w:t>
      </w:r>
      <w:r w:rsidR="00C813D9" w:rsidRPr="00150FA2">
        <w:rPr>
          <w:lang w:val="en-US"/>
        </w:rPr>
        <w:t xml:space="preserve"> “Reagent for Ferritin (human liver)” 80/602 </w:t>
      </w:r>
      <w:hyperlink w:anchor="_ENREF_5" w:tooltip="Bablok, 1988 #180" w:history="1">
        <w:r w:rsidR="005D7D26" w:rsidRPr="00F836DE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 w:rsidRPr="00F836DE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 w:rsidRPr="00F836DE">
          <w:rPr>
            <w:lang w:val="en-US"/>
          </w:rPr>
          <w:fldChar w:fldCharType="end"/>
        </w:r>
      </w:hyperlink>
      <w:r w:rsidR="00C813D9" w:rsidRPr="00F836DE">
        <w:rPr>
          <w:lang w:val="en-US"/>
        </w:rPr>
        <w:t xml:space="preserve">. The analyzer automatically calculates the analyte </w:t>
      </w:r>
      <w:r w:rsidR="00331B74" w:rsidRPr="00F836DE">
        <w:rPr>
          <w:lang w:val="en-US"/>
        </w:rPr>
        <w:t>concentration</w:t>
      </w:r>
      <w:r w:rsidR="00C813D9" w:rsidRPr="00150FA2">
        <w:rPr>
          <w:lang w:val="en-US"/>
        </w:rPr>
        <w:t xml:space="preserve"> of each sample in µg/l. </w:t>
      </w:r>
    </w:p>
    <w:p w14:paraId="37D2883D" w14:textId="77777777" w:rsidR="001B1B77" w:rsidRPr="009E2F49" w:rsidRDefault="001B1B77" w:rsidP="00C813D9">
      <w:pPr>
        <w:spacing w:line="360" w:lineRule="auto"/>
        <w:rPr>
          <w:b/>
          <w:lang w:val="en-US"/>
        </w:rPr>
      </w:pPr>
    </w:p>
    <w:p w14:paraId="5464E23E" w14:textId="3BA71BEF" w:rsidR="00C813D9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>Serum transferrin</w:t>
      </w:r>
    </w:p>
    <w:p w14:paraId="3D484D93" w14:textId="507CBF66" w:rsidR="00C813D9" w:rsidRPr="00FB5AC6" w:rsidRDefault="00C813D9" w:rsidP="00C813D9">
      <w:pPr>
        <w:spacing w:line="360" w:lineRule="auto"/>
        <w:rPr>
          <w:lang w:val="en-US"/>
        </w:rPr>
      </w:pPr>
      <w:r w:rsidRPr="00FB5AC6">
        <w:rPr>
          <w:lang w:val="en-US"/>
        </w:rPr>
        <w:t xml:space="preserve">Transferrin was measured </w:t>
      </w:r>
      <w:r w:rsidR="002A0AF1">
        <w:rPr>
          <w:lang w:val="en-US"/>
        </w:rPr>
        <w:t xml:space="preserve">on </w:t>
      </w:r>
      <w:r w:rsidR="001B1B77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0C0EF6" w:rsidRPr="00FB5AC6">
        <w:rPr>
          <w:lang w:val="en-US"/>
        </w:rPr>
        <w:t xml:space="preserve">system from Roche/Hitachi with a </w:t>
      </w:r>
      <w:r w:rsidRPr="00FB5AC6">
        <w:rPr>
          <w:lang w:val="en-US"/>
        </w:rPr>
        <w:t>by immunoturbidimetric assay using human transferrin</w:t>
      </w:r>
      <w:r w:rsidR="001B1B77">
        <w:rPr>
          <w:lang w:val="en-US"/>
        </w:rPr>
        <w:t>,</w:t>
      </w:r>
      <w:r w:rsidRPr="00FB5AC6">
        <w:rPr>
          <w:lang w:val="en-US"/>
        </w:rPr>
        <w:t xml:space="preserve"> which forms a precipitate with a specific antiserum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LcmV1dHplcjwvQXV0aG9yPjxZZWFyPjE5NzY8L1llYXI+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LcmV1dHplcjwvQXV0aG9yPjxZZWFyPjE5NzY8L1llYXI+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hyperlink w:anchor="_ENREF_6" w:tooltip="Kreutzer, 1976 #85" w:history="1">
        <w:r w:rsidR="005D7D26" w:rsidRPr="005D7D26">
          <w:rPr>
            <w:noProof/>
            <w:vertAlign w:val="superscript"/>
            <w:lang w:val="en-US"/>
          </w:rPr>
          <w:t>6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7" w:tooltip="Buffone, 1978 #89" w:history="1">
        <w:r w:rsidR="005D7D26" w:rsidRPr="005D7D26">
          <w:rPr>
            <w:noProof/>
            <w:vertAlign w:val="superscript"/>
            <w:lang w:val="en-US"/>
          </w:rPr>
          <w:t>7</w:t>
        </w:r>
      </w:hyperlink>
      <w:r>
        <w:rPr>
          <w:lang w:val="en-US"/>
        </w:rPr>
        <w:fldChar w:fldCharType="end"/>
      </w:r>
      <w:r w:rsidRPr="00FB5AC6">
        <w:rPr>
          <w:lang w:val="en-US"/>
        </w:rPr>
        <w:t xml:space="preserve">. </w:t>
      </w:r>
      <w:r w:rsidR="00854C45">
        <w:rPr>
          <w:lang w:val="en-US"/>
        </w:rPr>
        <w:t>T</w:t>
      </w:r>
      <w:r w:rsidRPr="00FB5AC6">
        <w:rPr>
          <w:lang w:val="en-US"/>
        </w:rPr>
        <w:t xml:space="preserve">his system automatically </w:t>
      </w:r>
      <w:r w:rsidR="00331B74" w:rsidRPr="00FB5AC6">
        <w:rPr>
          <w:lang w:val="en-US"/>
        </w:rPr>
        <w:t>calculates</w:t>
      </w:r>
      <w:r w:rsidRPr="00FB5AC6">
        <w:rPr>
          <w:lang w:val="en-US"/>
        </w:rPr>
        <w:t xml:space="preserve"> the analyte concentration of each sample in mg/dlx 0,01=g/l. This method has been standardized against the reference preparation of the Institute for Reference Materials and Measurements</w:t>
      </w:r>
      <w:r w:rsidR="006F6844">
        <w:rPr>
          <w:lang w:val="en-US"/>
        </w:rPr>
        <w:t xml:space="preserve"> (</w:t>
      </w:r>
      <w:r w:rsidR="006F6844" w:rsidRPr="00FB5AC6">
        <w:rPr>
          <w:lang w:val="en-US"/>
        </w:rPr>
        <w:t>IRMM</w:t>
      </w:r>
      <w:r w:rsidRPr="00FB5AC6">
        <w:rPr>
          <w:lang w:val="en-US"/>
        </w:rPr>
        <w:t xml:space="preserve">) BCR470/CRM470 </w:t>
      </w:r>
      <w:r w:rsidR="00F836DE">
        <w:rPr>
          <w:lang w:val="en-US"/>
        </w:rPr>
        <w:t>(</w:t>
      </w:r>
      <w:r w:rsidRPr="00FB5AC6">
        <w:rPr>
          <w:lang w:val="en-US"/>
        </w:rPr>
        <w:t>Reference Preparation for Proteins in Human Serum</w:t>
      </w:r>
      <w:r w:rsidR="00F836DE">
        <w:rPr>
          <w:lang w:val="en-US"/>
        </w:rPr>
        <w:t>,</w:t>
      </w:r>
      <w:r w:rsidR="00F836DE" w:rsidRPr="00F836DE">
        <w:rPr>
          <w:lang w:val="en-US"/>
        </w:rPr>
        <w:t xml:space="preserve"> </w:t>
      </w:r>
      <w:r w:rsidR="00F836DE" w:rsidRPr="00FB5AC6">
        <w:rPr>
          <w:lang w:val="en-US"/>
        </w:rPr>
        <w:t>RPPHS</w:t>
      </w:r>
      <w:r w:rsidRPr="00FB5AC6">
        <w:rPr>
          <w:lang w:val="en-US"/>
        </w:rPr>
        <w:t>)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Tb25udGFnPC9BdXRob3I+PFllYXI+MjAwMTwvWWVhcj48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Tb25udGFnPC9BdXRob3I+PFllYXI+MjAwMTwvWWVhcj48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hyperlink w:anchor="_ENREF_5" w:tooltip="Bablok, 1988 #180" w:history="1">
        <w:r w:rsidR="005D7D26" w:rsidRPr="005D7D26">
          <w:rPr>
            <w:noProof/>
            <w:vertAlign w:val="superscript"/>
            <w:lang w:val="en-US"/>
          </w:rPr>
          <w:t>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8" w:tooltip="Sonntag, 2001 #145" w:history="1">
        <w:r w:rsidR="005D7D26" w:rsidRPr="005D7D26">
          <w:rPr>
            <w:noProof/>
            <w:vertAlign w:val="superscript"/>
            <w:lang w:val="en-US"/>
          </w:rPr>
          <w:t>8</w:t>
        </w:r>
      </w:hyperlink>
      <w:r>
        <w:rPr>
          <w:lang w:val="en-US"/>
        </w:rPr>
        <w:fldChar w:fldCharType="end"/>
      </w:r>
      <w:r w:rsidRPr="00FB5AC6">
        <w:rPr>
          <w:lang w:val="en-US"/>
        </w:rPr>
        <w:t xml:space="preserve">. </w:t>
      </w:r>
    </w:p>
    <w:p w14:paraId="15A6D908" w14:textId="77777777" w:rsidR="002C1DE3" w:rsidRDefault="002C1DE3" w:rsidP="00C813D9">
      <w:pPr>
        <w:spacing w:line="360" w:lineRule="auto"/>
        <w:rPr>
          <w:b/>
          <w:lang w:val="en-US"/>
        </w:rPr>
      </w:pPr>
    </w:p>
    <w:p w14:paraId="19D4E436" w14:textId="065FDE80" w:rsidR="00C813D9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 xml:space="preserve">Serum </w:t>
      </w:r>
      <w:r w:rsidR="006F6844">
        <w:rPr>
          <w:b/>
          <w:lang w:val="en-US"/>
        </w:rPr>
        <w:t>i</w:t>
      </w:r>
      <w:r w:rsidRPr="00FB5AC6">
        <w:rPr>
          <w:b/>
          <w:lang w:val="en-US"/>
        </w:rPr>
        <w:t>ron</w:t>
      </w:r>
    </w:p>
    <w:p w14:paraId="17439CFF" w14:textId="63841CAA" w:rsidR="00C813D9" w:rsidRPr="00FB5AC6" w:rsidRDefault="00C813D9" w:rsidP="00C813D9">
      <w:pPr>
        <w:spacing w:line="360" w:lineRule="auto"/>
        <w:rPr>
          <w:lang w:val="en-US"/>
        </w:rPr>
      </w:pPr>
      <w:r w:rsidRPr="006B09D5">
        <w:rPr>
          <w:lang w:val="en-US"/>
        </w:rPr>
        <w:t xml:space="preserve">Serum </w:t>
      </w:r>
      <w:r w:rsidR="006F6844">
        <w:rPr>
          <w:lang w:val="en-US"/>
        </w:rPr>
        <w:t>i</w:t>
      </w:r>
      <w:r w:rsidRPr="006B09D5">
        <w:rPr>
          <w:lang w:val="en-US"/>
        </w:rPr>
        <w:t>ron</w:t>
      </w:r>
      <w:r>
        <w:rPr>
          <w:lang w:val="en-US"/>
        </w:rPr>
        <w:t xml:space="preserve"> </w:t>
      </w:r>
      <w:r w:rsidR="002A0AF1">
        <w:rPr>
          <w:lang w:val="en-US"/>
        </w:rPr>
        <w:t xml:space="preserve">was measured on </w:t>
      </w:r>
      <w:r w:rsidR="006F6844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Pr="00FB5AC6">
        <w:rPr>
          <w:lang w:val="en-US"/>
        </w:rPr>
        <w:t>s</w:t>
      </w:r>
      <w:r w:rsidR="000C0EF6">
        <w:rPr>
          <w:lang w:val="en-US"/>
        </w:rPr>
        <w:t xml:space="preserve">ystem </w:t>
      </w:r>
      <w:r w:rsidRPr="00FB5AC6">
        <w:rPr>
          <w:lang w:val="en-US"/>
        </w:rPr>
        <w:t>from Roche/Hitachi with a colorimetric method.</w:t>
      </w:r>
      <w:r>
        <w:rPr>
          <w:lang w:val="en-US"/>
        </w:rPr>
        <w:t xml:space="preserve"> </w:t>
      </w:r>
      <w:r w:rsidRPr="00FB5AC6">
        <w:rPr>
          <w:lang w:val="en-US"/>
        </w:rPr>
        <w:t>This met</w:t>
      </w:r>
      <w:r>
        <w:rPr>
          <w:lang w:val="en-US"/>
        </w:rPr>
        <w:t>hod</w:t>
      </w:r>
      <w:r w:rsidRPr="00FB5AC6">
        <w:rPr>
          <w:lang w:val="en-US"/>
        </w:rPr>
        <w:t xml:space="preserve"> has been standardized against</w:t>
      </w:r>
      <w:r>
        <w:rPr>
          <w:lang w:val="en-US"/>
        </w:rPr>
        <w:t xml:space="preserve"> a primary reference material (SRM 937) </w:t>
      </w:r>
      <w:r>
        <w:rPr>
          <w:lang w:val="en-US"/>
        </w:rPr>
        <w:fldChar w:fldCharType="begin">
          <w:fldData xml:space="preserve">PEVuZE5vdGU+PENpdGU+PEF1dGhvcj5CYWJsb2s8L0F1dGhvcj48WWVhcj4xOTg4PC9ZZWFyPjxS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CYWJsb2s8L0F1dGhvcj48WWVhcj4xOTg4PC9ZZWFyPjxS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hyperlink w:anchor="_ENREF_5" w:tooltip="Bablok, 1988 #180" w:history="1">
        <w:r w:rsidR="005D7D26" w:rsidRPr="005D7D26">
          <w:rPr>
            <w:noProof/>
            <w:vertAlign w:val="superscript"/>
            <w:lang w:val="en-US"/>
          </w:rPr>
          <w:t>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9" w:tooltip="Lohr, 2009 #304" w:history="1">
        <w:r w:rsidR="005D7D26" w:rsidRPr="005D7D26">
          <w:rPr>
            <w:noProof/>
            <w:vertAlign w:val="superscript"/>
            <w:lang w:val="en-US"/>
          </w:rPr>
          <w:t>9</w:t>
        </w:r>
      </w:hyperlink>
      <w:r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714AEBC5" w14:textId="77777777" w:rsidR="00854C45" w:rsidRDefault="00854C45" w:rsidP="00C813D9">
      <w:pPr>
        <w:spacing w:line="360" w:lineRule="auto"/>
        <w:rPr>
          <w:b/>
          <w:lang w:val="en-US"/>
        </w:rPr>
      </w:pPr>
    </w:p>
    <w:p w14:paraId="310450A7" w14:textId="6243CB84" w:rsidR="00854C45" w:rsidRDefault="00C813D9" w:rsidP="00C813D9">
      <w:pPr>
        <w:spacing w:line="360" w:lineRule="auto"/>
        <w:rPr>
          <w:lang w:val="en-US"/>
        </w:rPr>
      </w:pPr>
      <w:r w:rsidRPr="00FB5AC6">
        <w:rPr>
          <w:b/>
          <w:lang w:val="en-US"/>
        </w:rPr>
        <w:t>Vitamin B12</w:t>
      </w:r>
    </w:p>
    <w:p w14:paraId="219599C8" w14:textId="30C5F6B6" w:rsidR="00C813D9" w:rsidRDefault="00C23D6E" w:rsidP="00C813D9">
      <w:pPr>
        <w:spacing w:line="360" w:lineRule="auto"/>
        <w:rPr>
          <w:lang w:val="en-US"/>
        </w:rPr>
      </w:pPr>
      <w:r>
        <w:rPr>
          <w:lang w:val="en-US"/>
        </w:rPr>
        <w:t xml:space="preserve">Vitamin B12 </w:t>
      </w:r>
      <w:r w:rsidRPr="00FB5AC6">
        <w:rPr>
          <w:lang w:val="en-US"/>
        </w:rPr>
        <w:t xml:space="preserve">was measured </w:t>
      </w:r>
      <w:r w:rsidR="002A0AF1">
        <w:rPr>
          <w:lang w:val="en-US"/>
        </w:rPr>
        <w:t xml:space="preserve">on </w:t>
      </w:r>
      <w:r w:rsidR="006F6844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Pr="00FB5AC6">
        <w:rPr>
          <w:lang w:val="en-US"/>
        </w:rPr>
        <w:t xml:space="preserve">system from Roche/Hitachi with by </w:t>
      </w:r>
      <w:r>
        <w:rPr>
          <w:lang w:val="en-US"/>
        </w:rPr>
        <w:t>ECLIA</w:t>
      </w:r>
      <w:r w:rsidR="00C813D9" w:rsidRPr="00FB5AC6">
        <w:rPr>
          <w:lang w:val="en-US"/>
        </w:rPr>
        <w:t xml:space="preserve"> </w:t>
      </w:r>
      <w:r w:rsidR="00C813D9">
        <w:rPr>
          <w:lang w:val="en-US"/>
        </w:rPr>
        <w:fldChar w:fldCharType="begin">
          <w:fldData xml:space="preserve">PEVuZE5vdGU+PENpdGU+PEF1dGhvcj5CYXJha2F0PC9BdXRob3I+PFllYXI+MTk2MTwvWWVhcj48
UmVjTnVtPjE3ODwvUmVjTnVtPjxEaXNwbGF5VGV4dD48c3R5bGUgZmFjZT0ic3VwZXJzY3JpcHQi
PjUsMTAsMTE8L3N0eWxlPjwvRGlzcGxheVRleHQ+PHJlY29yZD48cmVjLW51bWJlcj4xNzg8L3Jl
Yy1udW1iZXI+PGZvcmVpZ24ta2V5cz48a2V5IGFwcD0iRU4iIGRiLWlkPSJ4NWVlcnBzemF0MmFh
YWVyejlucHZ6MDVzd3AwdGR2eDBlNXYiPjE3ODwva2V5PjwvZm9yZWlnbi1rZXlzPjxyZWYtdHlw
ZSBuYW1lPSJKb3VybmFsIEFydGljbGUiPjE3PC9yZWYtdHlwZT48Y29udHJpYnV0b3JzPjxhdXRo
b3JzPjxhdXRob3I+QmFyYWthdCwgUi4gTS48L2F1dGhvcj48YXV0aG9yPkVraW5zLCBSLiBQLjwv
YXV0aG9yPjwvYXV0aG9ycz48L2NvbnRyaWJ1dG9ycz48dGl0bGVzPjx0aXRsZT5Bc3NheSBvZiB2
aXRhbWluIEIxMiBpbiBibG9vZC4gQSBzaW1wbGUgbWV0aG9k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yNS02PC9wYWdlcz48dm9sdW1lPjI8L3ZvbHVtZT48bnVtYmVyPjcxOTI8L251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CYXJha2F0PC9BdXRob3I+PFllYXI+MTk2MTwvWWVhcj48
UmVjTnVtPjE3ODwvUmVjTnVtPjxEaXNwbGF5VGV4dD48c3R5bGUgZmFjZT0ic3VwZXJzY3JpcHQi
PjUsMTAsMTE8L3N0eWxlPjwvRGlzcGxheVRleHQ+PHJlY29yZD48cmVjLW51bWJlcj4xNzg8L3Jl
Yy1udW1iZXI+PGZvcmVpZ24ta2V5cz48a2V5IGFwcD0iRU4iIGRiLWlkPSJ4NWVlcnBzemF0MmFh
YWVyejlucHZ6MDVzd3AwdGR2eDBlNXYiPjE3ODwva2V5PjwvZm9yZWlnbi1rZXlzPjxyZWYtdHlw
ZSBuYW1lPSJKb3VybmFsIEFydGljbGUiPjE3PC9yZWYtdHlwZT48Y29udHJpYnV0b3JzPjxhdXRo
b3JzPjxhdXRob3I+QmFyYWthdCwgUi4gTS48L2F1dGhvcj48YXV0aG9yPkVraW5zLCBSLiBQLjwv
YXV0aG9yPjwvYXV0aG9ycz48L2NvbnRyaWJ1dG9ycz48dGl0bGVzPjx0aXRsZT5Bc3NheSBvZiB2
aXRhbWluIEIxMiBpbiBibG9vZC4gQSBzaW1wbGUgbWV0aG9k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yNS02PC9wYWdlcz48dm9sdW1lPjI8L3ZvbHVtZT48bnVtYmVyPjcxOTI8L251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 w:rsidR="00C813D9">
        <w:rPr>
          <w:lang w:val="en-US"/>
        </w:rPr>
      </w:r>
      <w:r w:rsidR="00C813D9">
        <w:rPr>
          <w:lang w:val="en-US"/>
        </w:rPr>
        <w:fldChar w:fldCharType="separate"/>
      </w:r>
      <w:hyperlink w:anchor="_ENREF_5" w:tooltip="Bablok, 1988 #180" w:history="1">
        <w:r w:rsidR="005D7D26" w:rsidRPr="005D7D26">
          <w:rPr>
            <w:noProof/>
            <w:vertAlign w:val="superscript"/>
            <w:lang w:val="en-US"/>
          </w:rPr>
          <w:t>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0" w:tooltip="Barakat, 1961 #178" w:history="1">
        <w:r w:rsidR="005D7D26" w:rsidRPr="005D7D26">
          <w:rPr>
            <w:noProof/>
            <w:vertAlign w:val="superscript"/>
            <w:lang w:val="en-US"/>
          </w:rPr>
          <w:t>10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1" w:tooltip="Gutcho, 1977 #179" w:history="1">
        <w:r w:rsidR="005D7D26" w:rsidRPr="005D7D26">
          <w:rPr>
            <w:noProof/>
            <w:vertAlign w:val="superscript"/>
            <w:lang w:val="en-US"/>
          </w:rPr>
          <w:t>11</w:t>
        </w:r>
      </w:hyperlink>
      <w:r w:rsidR="00C813D9">
        <w:rPr>
          <w:lang w:val="en-US"/>
        </w:rPr>
        <w:fldChar w:fldCharType="end"/>
      </w:r>
      <w:r w:rsidR="006F6844">
        <w:rPr>
          <w:lang w:val="en-US"/>
        </w:rPr>
        <w:t xml:space="preserve"> using the c</w:t>
      </w:r>
      <w:r w:rsidR="00E7693C">
        <w:rPr>
          <w:lang w:val="en-US"/>
        </w:rPr>
        <w:t xml:space="preserve">ompetitive principle. </w:t>
      </w:r>
      <w:r w:rsidR="00C813D9" w:rsidRPr="00FB5AC6">
        <w:rPr>
          <w:lang w:val="en-US"/>
        </w:rPr>
        <w:t xml:space="preserve">Results </w:t>
      </w:r>
      <w:r w:rsidR="006F6844">
        <w:rPr>
          <w:lang w:val="en-US"/>
        </w:rPr>
        <w:t>were</w:t>
      </w:r>
      <w:r w:rsidR="00C813D9" w:rsidRPr="00FB5AC6">
        <w:rPr>
          <w:lang w:val="en-US"/>
        </w:rPr>
        <w:t xml:space="preserve"> determined via a calibration curve</w:t>
      </w:r>
      <w:r w:rsidR="006F6844">
        <w:rPr>
          <w:lang w:val="en-US"/>
        </w:rPr>
        <w:t>,</w:t>
      </w:r>
      <w:r w:rsidR="00C813D9" w:rsidRPr="00FB5AC6">
        <w:rPr>
          <w:lang w:val="en-US"/>
        </w:rPr>
        <w:t xml:space="preserve"> which is </w:t>
      </w:r>
      <w:r w:rsidR="006F6844">
        <w:rPr>
          <w:lang w:val="en-US"/>
        </w:rPr>
        <w:t xml:space="preserve">an </w:t>
      </w:r>
      <w:r w:rsidR="00C813D9" w:rsidRPr="00FB5AC6">
        <w:rPr>
          <w:lang w:val="en-US"/>
        </w:rPr>
        <w:t xml:space="preserve">instrument specifically generated by 2-point calibration and </w:t>
      </w:r>
      <w:r w:rsidR="006F6844">
        <w:rPr>
          <w:lang w:val="en-US"/>
        </w:rPr>
        <w:t xml:space="preserve">a </w:t>
      </w:r>
      <w:r w:rsidR="00C813D9" w:rsidRPr="00FB5AC6">
        <w:rPr>
          <w:lang w:val="en-US"/>
        </w:rPr>
        <w:t xml:space="preserve">master curve provided </w:t>
      </w:r>
      <w:r w:rsidR="006F6844">
        <w:rPr>
          <w:lang w:val="en-US"/>
        </w:rPr>
        <w:t xml:space="preserve">by </w:t>
      </w:r>
      <w:r w:rsidR="00C813D9" w:rsidRPr="00FB5AC6">
        <w:rPr>
          <w:lang w:val="en-US"/>
        </w:rPr>
        <w:t>the reagent barcode. This method has been standardized against the Vitamin B12 assay (REF 11820753)</w:t>
      </w:r>
      <w:r w:rsidR="00C813D9"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in pmol/l or pg/mL. </w:t>
      </w:r>
    </w:p>
    <w:p w14:paraId="1025DE32" w14:textId="17C9E50E" w:rsidR="00C23D6E" w:rsidRDefault="00C23D6E" w:rsidP="00C813D9">
      <w:pPr>
        <w:spacing w:line="360" w:lineRule="auto"/>
        <w:rPr>
          <w:lang w:val="en-US"/>
        </w:rPr>
      </w:pPr>
    </w:p>
    <w:p w14:paraId="03395165" w14:textId="5C4650E8" w:rsidR="00C813D9" w:rsidRPr="00DC4AA2" w:rsidRDefault="002A0AF1" w:rsidP="00C813D9">
      <w:pPr>
        <w:spacing w:line="360" w:lineRule="auto"/>
        <w:rPr>
          <w:b/>
          <w:lang w:val="en-US"/>
        </w:rPr>
      </w:pPr>
      <w:r>
        <w:rPr>
          <w:b/>
          <w:lang w:val="en-US"/>
        </w:rPr>
        <w:t>F</w:t>
      </w:r>
      <w:r w:rsidR="00C813D9" w:rsidRPr="00DC4AA2">
        <w:rPr>
          <w:b/>
          <w:lang w:val="en-US"/>
        </w:rPr>
        <w:t>olat</w:t>
      </w:r>
      <w:r w:rsidR="00E720E6">
        <w:rPr>
          <w:b/>
          <w:lang w:val="en-US"/>
        </w:rPr>
        <w:t>e</w:t>
      </w:r>
    </w:p>
    <w:p w14:paraId="48F44AF6" w14:textId="68BE153C" w:rsidR="00C813D9" w:rsidRPr="00690B42" w:rsidRDefault="00C813D9" w:rsidP="00C813D9">
      <w:pPr>
        <w:spacing w:line="360" w:lineRule="auto"/>
        <w:rPr>
          <w:lang w:val="en-US"/>
        </w:rPr>
      </w:pPr>
      <w:r>
        <w:rPr>
          <w:lang w:val="en-US"/>
        </w:rPr>
        <w:lastRenderedPageBreak/>
        <w:t>Folat</w:t>
      </w:r>
      <w:r w:rsidR="00E720E6">
        <w:rPr>
          <w:lang w:val="en-US"/>
        </w:rPr>
        <w:t>e</w:t>
      </w:r>
      <w:r>
        <w:rPr>
          <w:lang w:val="en-US"/>
        </w:rPr>
        <w:t xml:space="preserve"> </w:t>
      </w:r>
      <w:r w:rsidR="002A0AF1">
        <w:rPr>
          <w:lang w:val="en-US"/>
        </w:rPr>
        <w:t xml:space="preserve">was measured on </w:t>
      </w:r>
      <w:r w:rsidR="00E720E6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Pr="00FB5AC6">
        <w:rPr>
          <w:lang w:val="en-US"/>
        </w:rPr>
        <w:t>sys</w:t>
      </w:r>
      <w:r>
        <w:rPr>
          <w:lang w:val="en-US"/>
        </w:rPr>
        <w:t xml:space="preserve">tem from Roche/Hitachi with </w:t>
      </w:r>
      <w:r w:rsidR="00E7693C">
        <w:rPr>
          <w:lang w:val="en-US"/>
        </w:rPr>
        <w:t>ECLIA</w:t>
      </w:r>
      <w:r>
        <w:rPr>
          <w:lang w:val="en-US"/>
        </w:rPr>
        <w:t xml:space="preserve"> </w:t>
      </w:r>
      <w:hyperlink w:anchor="_ENREF_11" w:tooltip="Gutcho, 1977 #179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Gutcho&lt;/Author&gt;&lt;Year&gt;1977&lt;/Year&gt;&lt;RecNum&gt;179&lt;/RecNum&gt;&lt;DisplayText&gt;&lt;style face="superscript"&gt;11&lt;/style&gt;&lt;/DisplayText&gt;&lt;record&gt;&lt;rec-number&gt;179&lt;/rec-number&gt;&lt;foreign-keys&gt;&lt;key app="EN" db-id="x5eerpszat2aaaerz9npvz05swp0tdvx0e5v"&gt;179&lt;/key&gt;&lt;/foreign-keys&gt;&lt;ref-type name="Journal Article"&gt;17&lt;/ref-type&gt;&lt;contributors&gt;&lt;authors&gt;&lt;author&gt;Gutcho, S.&lt;/author&gt;&lt;author&gt;Mansbach, L.&lt;/author&gt;&lt;/authors&gt;&lt;/contributors&gt;&lt;titles&gt;&lt;title&gt;Simultaneous radioassay of serum vitamin B12 and folic acid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609-14&lt;/pages&gt;&lt;volume&gt;23&lt;/volume&gt;&lt;number&gt;9&lt;/number&gt;&lt;keywords&gt;&lt;keyword&gt;Cobalt Radioisotopes&lt;/keyword&gt;&lt;keyword&gt;Folic Acid/*blood&lt;/keyword&gt;&lt;keyword&gt;Humans&lt;/keyword&gt;&lt;keyword&gt;Iodine Radioisotopes&lt;/keyword&gt;&lt;keyword&gt;Kinetics&lt;/keyword&gt;&lt;keyword&gt;Radioligand Assay&lt;/keyword&gt;&lt;keyword&gt;Vitamin B 12/*blood&lt;/keyword&gt;&lt;/keywords&gt;&lt;dates&gt;&lt;year&gt;1977&lt;/year&gt;&lt;pub-dates&gt;&lt;date&gt;Sep&lt;/date&gt;&lt;/pub-dates&gt;&lt;/dates&gt;&lt;isbn&gt;0009-9147 (Print)&amp;#xD;0009-9147 (Linking)&lt;/isbn&gt;&lt;accession-num&gt;890903&lt;/accession-num&gt;&lt;urls&gt;&lt;related-urls&gt;&lt;url&gt;http://www.ncbi.nlm.nih.gov/pubmed/890903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11</w:t>
        </w:r>
        <w:r w:rsidR="005D7D26">
          <w:rPr>
            <w:lang w:val="en-US"/>
          </w:rPr>
          <w:fldChar w:fldCharType="end"/>
        </w:r>
      </w:hyperlink>
      <w:r w:rsidR="00E720E6">
        <w:rPr>
          <w:lang w:val="en-US"/>
        </w:rPr>
        <w:t xml:space="preserve"> using the c</w:t>
      </w:r>
      <w:r w:rsidR="00E7693C">
        <w:rPr>
          <w:lang w:val="en-US"/>
        </w:rPr>
        <w:t>ompetitive principle.</w:t>
      </w:r>
      <w:r w:rsidR="00E7693C" w:rsidRPr="00E7693C">
        <w:rPr>
          <w:lang w:val="en-US"/>
        </w:rPr>
        <w:t xml:space="preserve"> </w:t>
      </w:r>
      <w:r w:rsidRPr="00A73072">
        <w:rPr>
          <w:lang w:val="en-US"/>
        </w:rPr>
        <w:t xml:space="preserve">The method has been standardized against </w:t>
      </w:r>
      <w:r w:rsidR="00E720E6">
        <w:rPr>
          <w:lang w:val="en-US"/>
        </w:rPr>
        <w:t xml:space="preserve">World Health Organization </w:t>
      </w:r>
      <w:r w:rsidR="00A73072" w:rsidRPr="00A73072">
        <w:rPr>
          <w:lang w:val="en-US"/>
        </w:rPr>
        <w:t>International Standard NIBSC-code:03/178</w:t>
      </w:r>
      <w:r w:rsidR="00A73072">
        <w:rPr>
          <w:lang w:val="en-US"/>
        </w:rPr>
        <w:t>, where earlier generations are traceable to “Bio-Rad Quantaphase IIB12/Folat Radioassay</w:t>
      </w:r>
      <w:r w:rsidRPr="00A73072">
        <w:rPr>
          <w:lang w:val="en-US"/>
        </w:rPr>
        <w:t xml:space="preserve"> </w:t>
      </w:r>
      <w:hyperlink w:anchor="_ENREF_5" w:tooltip="Bablok, 1988 #180" w:history="1">
        <w:r w:rsidR="005D7D26" w:rsidRPr="00A73072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 w:rsidRPr="00A73072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 w:rsidRPr="00A73072">
          <w:rPr>
            <w:lang w:val="en-US"/>
          </w:rPr>
          <w:fldChar w:fldCharType="end"/>
        </w:r>
      </w:hyperlink>
      <w:r w:rsidRPr="00A73072">
        <w:rPr>
          <w:lang w:val="en-US"/>
        </w:rPr>
        <w:t xml:space="preserve">. </w:t>
      </w:r>
    </w:p>
    <w:p w14:paraId="5EEC8CD8" w14:textId="77777777" w:rsidR="00C813D9" w:rsidRDefault="00C813D9" w:rsidP="00C813D9">
      <w:pPr>
        <w:spacing w:line="360" w:lineRule="auto"/>
        <w:rPr>
          <w:lang w:val="en-US"/>
        </w:rPr>
      </w:pPr>
    </w:p>
    <w:p w14:paraId="02B1341E" w14:textId="77777777" w:rsidR="00E720E6" w:rsidRPr="00690B42" w:rsidRDefault="00E720E6" w:rsidP="00C813D9">
      <w:pPr>
        <w:spacing w:line="360" w:lineRule="auto"/>
        <w:rPr>
          <w:lang w:val="en-US"/>
        </w:rPr>
      </w:pPr>
    </w:p>
    <w:p w14:paraId="1B2150A1" w14:textId="77777777" w:rsidR="001717CE" w:rsidRDefault="001717CE" w:rsidP="00C813D9">
      <w:pPr>
        <w:spacing w:line="360" w:lineRule="auto"/>
        <w:rPr>
          <w:b/>
          <w:lang w:val="en-US"/>
        </w:rPr>
      </w:pPr>
    </w:p>
    <w:p w14:paraId="525030D3" w14:textId="1E28B7D6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>Glucose</w:t>
      </w:r>
    </w:p>
    <w:p w14:paraId="696DEC9C" w14:textId="56F45D5E" w:rsidR="00C813D9" w:rsidRPr="00FB5AC6" w:rsidRDefault="00C813D9" w:rsidP="00C813D9">
      <w:pPr>
        <w:spacing w:line="360" w:lineRule="auto"/>
        <w:rPr>
          <w:lang w:val="en-US"/>
        </w:rPr>
      </w:pPr>
      <w:r w:rsidRPr="00FB5AC6">
        <w:rPr>
          <w:lang w:val="en-US"/>
        </w:rPr>
        <w:t xml:space="preserve">Glucose was measured </w:t>
      </w:r>
      <w:r w:rsidR="002A0AF1">
        <w:rPr>
          <w:lang w:val="en-US"/>
        </w:rPr>
        <w:t xml:space="preserve">on </w:t>
      </w:r>
      <w:r w:rsidR="00E720E6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23D6E" w:rsidRPr="00FB5AC6">
        <w:rPr>
          <w:lang w:val="en-US"/>
        </w:rPr>
        <w:t>sys</w:t>
      </w:r>
      <w:r w:rsidR="002A0AF1">
        <w:rPr>
          <w:lang w:val="en-US"/>
        </w:rPr>
        <w:t xml:space="preserve">tem </w:t>
      </w:r>
      <w:r w:rsidR="00C23D6E">
        <w:rPr>
          <w:lang w:val="en-US"/>
        </w:rPr>
        <w:t xml:space="preserve">from Roche/Hitachi </w:t>
      </w:r>
      <w:r w:rsidRPr="00FB5AC6">
        <w:rPr>
          <w:lang w:val="en-US"/>
        </w:rPr>
        <w:t xml:space="preserve">using </w:t>
      </w:r>
      <w:r w:rsidR="00E720E6">
        <w:rPr>
          <w:lang w:val="en-US"/>
        </w:rPr>
        <w:t xml:space="preserve">an </w:t>
      </w:r>
      <w:r w:rsidRPr="009E2F49">
        <w:rPr>
          <w:i/>
          <w:lang w:val="en-US"/>
        </w:rPr>
        <w:t>in vitro</w:t>
      </w:r>
      <w:r w:rsidRPr="00FB5AC6">
        <w:rPr>
          <w:lang w:val="en-US"/>
        </w:rPr>
        <w:t xml:space="preserve"> test for the quantitative determination of glucose in human serum. The test principle is </w:t>
      </w:r>
      <w:r w:rsidR="00E720E6">
        <w:rPr>
          <w:lang w:val="en-US"/>
        </w:rPr>
        <w:t xml:space="preserve">an ultraviolet </w:t>
      </w:r>
      <w:r w:rsidRPr="00FB5AC6">
        <w:rPr>
          <w:lang w:val="en-US"/>
        </w:rPr>
        <w:t>test with en</w:t>
      </w:r>
      <w:r w:rsidR="00F836DE">
        <w:rPr>
          <w:lang w:val="en-US"/>
        </w:rPr>
        <w:t>z</w:t>
      </w:r>
      <w:r w:rsidRPr="00FB5AC6">
        <w:rPr>
          <w:lang w:val="en-US"/>
        </w:rPr>
        <w:t>ymatic references method with hexokinase</w:t>
      </w:r>
      <w:r>
        <w:rPr>
          <w:lang w:val="en-US"/>
        </w:rPr>
        <w:t xml:space="preserve"> </w:t>
      </w:r>
      <w:hyperlink w:anchor="_ENREF_12" w:tooltip="Tietz. N, 2006 #212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Tietz. N&lt;/Author&gt;&lt;Year&gt;2006&lt;/Year&gt;&lt;RecNum&gt;212&lt;/RecNum&gt;&lt;DisplayText&gt;&lt;style face="superscript"&gt;12&lt;/style&gt;&lt;/DisplayText&gt;&lt;record&gt;&lt;rec-number&gt;212&lt;/rec-number&gt;&lt;foreign-keys&gt;&lt;key app="EN" db-id="x5eerpszat2aaaerz9npvz05swp0tdvx0e5v"&gt;212&lt;/key&gt;&lt;/foreign-keys&gt;&lt;ref-type name="Book"&gt;6&lt;/ref-type&gt;&lt;contributors&gt;&lt;authors&gt;&lt;author&gt;Tietz. N,W, ed&lt;/author&gt;&lt;/authors&gt;&lt;/contributors&gt;&lt;titles&gt;&lt;title&gt;Clinical Guide to Laboratory Testes 4th ed.&lt;/title&gt;&lt;/titles&gt;&lt;section&gt;444-451&lt;/section&gt;&lt;dates&gt;&lt;year&gt;2006&lt;/year&gt;&lt;/dates&gt;&lt;pub-location&gt;Philadelphia.&lt;/pub-location&gt;&lt;publisher&gt;WB Saunders CO &lt;/publisher&gt;&lt;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12</w:t>
        </w:r>
        <w:r w:rsidR="005D7D26">
          <w:rPr>
            <w:lang w:val="en-US"/>
          </w:rPr>
          <w:fldChar w:fldCharType="end"/>
        </w:r>
      </w:hyperlink>
      <w:r w:rsidRPr="00FB5AC6">
        <w:rPr>
          <w:lang w:val="en-US"/>
        </w:rPr>
        <w:t>.</w:t>
      </w:r>
      <w:r>
        <w:rPr>
          <w:lang w:val="en-US"/>
        </w:rPr>
        <w:t xml:space="preserve"> </w:t>
      </w:r>
      <w:r w:rsidRPr="00FB5AC6">
        <w:rPr>
          <w:lang w:val="en-US"/>
        </w:rPr>
        <w:t xml:space="preserve">Glucose values for human serum obtained on </w:t>
      </w:r>
      <w:r w:rsidR="00E720E6">
        <w:rPr>
          <w:lang w:val="en-US"/>
        </w:rPr>
        <w:t xml:space="preserve">the </w:t>
      </w:r>
      <w:r w:rsidRPr="00FB5AC6">
        <w:rPr>
          <w:lang w:val="en-US"/>
        </w:rPr>
        <w:t xml:space="preserve">Roche/Hitachi c 701 analyzer (y) were compared with those determined using the same reagent on </w:t>
      </w:r>
      <w:r w:rsidR="00E720E6">
        <w:rPr>
          <w:lang w:val="en-US"/>
        </w:rPr>
        <w:t xml:space="preserve">the </w:t>
      </w:r>
      <w:r w:rsidRPr="00FB5AC6">
        <w:rPr>
          <w:lang w:val="en-US"/>
        </w:rPr>
        <w:t xml:space="preserve">Roche/Hitachi cobas 501 analyzer (x). This method has been standardized against </w:t>
      </w:r>
      <w:r w:rsidR="004A40B3" w:rsidRPr="0035312F">
        <w:rPr>
          <w:rStyle w:val="Strong"/>
          <w:rFonts w:cstheme="minorHAnsi"/>
          <w:b w:val="0"/>
          <w:color w:val="575757"/>
          <w:lang w:val="en-US"/>
        </w:rPr>
        <w:t>isotope dilution mass spectrometry reference measurement procedure</w:t>
      </w:r>
      <w:r w:rsidR="004A40B3" w:rsidRPr="0035312F" w:rsidDel="004A40B3">
        <w:rPr>
          <w:lang w:val="en-US"/>
        </w:rPr>
        <w:t xml:space="preserve"> </w:t>
      </w:r>
      <w:hyperlink w:anchor="_ENREF_5" w:tooltip="Bablok, 1988 #180" w:history="1">
        <w:r w:rsidR="005D7D26" w:rsidRPr="004A40B3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69&lt;/RecNum&gt;&lt;DisplayText&gt;&lt;style face="superscript"&gt;5&lt;/style&gt;&lt;/DisplayText&gt;&lt;record&gt;&lt;rec-number&gt;169&lt;/rec-number&gt;&lt;foreign-keys&gt;&lt;key app="EN" db-id="x5eerpszat2aaaerz9npvz05swp0tdvx0e5v"&gt;169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 w:rsidRPr="004A40B3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 w:rsidRPr="004A40B3">
          <w:rPr>
            <w:lang w:val="en-US"/>
          </w:rPr>
          <w:fldChar w:fldCharType="end"/>
        </w:r>
      </w:hyperlink>
      <w:r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Pr="00FB5AC6">
        <w:rPr>
          <w:lang w:val="en-US"/>
        </w:rPr>
        <w:t xml:space="preserve"> of each sample by conversion factor mg/dl x 0.0555= mmol/l. </w:t>
      </w:r>
    </w:p>
    <w:p w14:paraId="12AEE1DB" w14:textId="5C6E1E42" w:rsidR="004A40B3" w:rsidRPr="00835581" w:rsidRDefault="00511D57" w:rsidP="00C813D9">
      <w:pPr>
        <w:spacing w:line="360" w:lineRule="auto"/>
        <w:rPr>
          <w:rFonts w:cstheme="minorHAnsi"/>
          <w:b/>
          <w:bCs/>
          <w:lang w:val="en-US"/>
        </w:rPr>
      </w:pPr>
      <w:hyperlink r:id="rId7" w:history="1">
        <w:r w:rsidR="004A40B3" w:rsidRPr="00835581">
          <w:rPr>
            <w:rStyle w:val="Hyperlink"/>
            <w:rFonts w:cstheme="minorHAnsi"/>
            <w:b/>
            <w:bCs/>
            <w:color w:val="auto"/>
            <w:u w:val="none"/>
            <w:lang w:val="en-US"/>
          </w:rPr>
          <w:t xml:space="preserve">High-Sensitivity </w:t>
        </w:r>
        <w:r w:rsidR="004A40B3" w:rsidRPr="00835581">
          <w:rPr>
            <w:rStyle w:val="Hyperlink"/>
            <w:rFonts w:cstheme="minorHAnsi"/>
            <w:b/>
            <w:color w:val="auto"/>
            <w:u w:val="none"/>
            <w:lang w:val="en-US"/>
          </w:rPr>
          <w:t>C-Reactive Protein</w:t>
        </w:r>
      </w:hyperlink>
    </w:p>
    <w:p w14:paraId="76E814DB" w14:textId="6182842E" w:rsidR="00C813D9" w:rsidRPr="00FB5AC6" w:rsidRDefault="00511D57" w:rsidP="00C813D9">
      <w:pPr>
        <w:spacing w:line="360" w:lineRule="auto"/>
        <w:rPr>
          <w:lang w:val="en-US"/>
        </w:rPr>
      </w:pPr>
      <w:hyperlink r:id="rId8" w:history="1">
        <w:r w:rsidR="004A40B3" w:rsidRPr="00835581">
          <w:rPr>
            <w:rStyle w:val="Hyperlink"/>
            <w:rFonts w:cstheme="minorHAnsi"/>
            <w:bCs/>
            <w:color w:val="auto"/>
            <w:u w:val="none"/>
            <w:lang w:val="en-US"/>
          </w:rPr>
          <w:t xml:space="preserve">High-Sensitivity </w:t>
        </w:r>
        <w:r w:rsidR="004A40B3" w:rsidRPr="00835581">
          <w:rPr>
            <w:rStyle w:val="Hyperlink"/>
            <w:rFonts w:cstheme="minorHAnsi"/>
            <w:color w:val="auto"/>
            <w:u w:val="none"/>
            <w:lang w:val="en-US"/>
          </w:rPr>
          <w:t>C-Reactive Protein</w:t>
        </w:r>
      </w:hyperlink>
      <w:r w:rsidR="004A40B3" w:rsidRPr="00835581">
        <w:rPr>
          <w:rFonts w:cstheme="minorHAnsi"/>
          <w:bCs/>
          <w:lang w:val="en-US"/>
        </w:rPr>
        <w:t xml:space="preserve"> </w:t>
      </w:r>
      <w:r w:rsidR="002A0AF1" w:rsidRPr="00835581">
        <w:rPr>
          <w:lang w:val="en-US"/>
        </w:rPr>
        <w:t>w</w:t>
      </w:r>
      <w:r w:rsidR="002A0AF1">
        <w:rPr>
          <w:lang w:val="en-US"/>
        </w:rPr>
        <w:t xml:space="preserve">as measured on </w:t>
      </w:r>
      <w:r w:rsidR="00E720E6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813D9" w:rsidRPr="00FB5AC6">
        <w:rPr>
          <w:lang w:val="en-US"/>
        </w:rPr>
        <w:t>system from Roche/Hitachi with a</w:t>
      </w:r>
      <w:r w:rsidR="008A5C3C">
        <w:rPr>
          <w:lang w:val="en-US"/>
        </w:rPr>
        <w:t>n</w:t>
      </w:r>
      <w:r w:rsidR="00C813D9" w:rsidRPr="00FB5AC6">
        <w:rPr>
          <w:lang w:val="en-US"/>
        </w:rPr>
        <w:t xml:space="preserve"> immunoturibidimetric assay</w:t>
      </w:r>
      <w:r w:rsidR="00C813D9">
        <w:rPr>
          <w:lang w:val="en-US"/>
        </w:rPr>
        <w:t xml:space="preserve"> </w:t>
      </w:r>
      <w:r w:rsidR="00C813D9">
        <w:rPr>
          <w:lang w:val="en-US"/>
        </w:rPr>
        <w:fldChar w:fldCharType="begin">
          <w:fldData xml:space="preserve">PEVuZE5vdGU+PENpdGU+PEF1dGhvcj5Zb3VuZzwvQXV0aG9yPjxZZWFyPjE5OTE8L1llYXI+PFJl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Zb3VuZzwvQXV0aG9yPjxZZWFyPjE5OTE8L1llYXI+PFJl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 w:rsidR="00C813D9">
        <w:rPr>
          <w:lang w:val="en-US"/>
        </w:rPr>
      </w:r>
      <w:r w:rsidR="00C813D9">
        <w:rPr>
          <w:lang w:val="en-US"/>
        </w:rPr>
        <w:fldChar w:fldCharType="separate"/>
      </w:r>
      <w:hyperlink w:anchor="_ENREF_13" w:tooltip="Young, 1991 #227" w:history="1">
        <w:r w:rsidR="005D7D26" w:rsidRPr="005D7D26">
          <w:rPr>
            <w:noProof/>
            <w:vertAlign w:val="superscript"/>
            <w:lang w:val="en-US"/>
          </w:rPr>
          <w:t>13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4" w:tooltip="NW, 1995 #233" w:history="1">
        <w:r w:rsidR="005D7D26" w:rsidRPr="005D7D26">
          <w:rPr>
            <w:noProof/>
            <w:vertAlign w:val="superscript"/>
            <w:lang w:val="en-US"/>
          </w:rPr>
          <w:t>14</w:t>
        </w:r>
      </w:hyperlink>
      <w:r w:rsidR="00C813D9">
        <w:rPr>
          <w:lang w:val="en-US"/>
        </w:rPr>
        <w:fldChar w:fldCharType="end"/>
      </w:r>
      <w:r w:rsidR="00C813D9" w:rsidRPr="00FB5AC6">
        <w:rPr>
          <w:lang w:val="en-US"/>
        </w:rPr>
        <w:t>. The method has been standardized against the reference preparation of the IRMM BCR470/CRM470 (RPPHS</w:t>
      </w:r>
      <w:r w:rsidR="00F836DE">
        <w:rPr>
          <w:lang w:val="en-US"/>
        </w:rPr>
        <w:t>)</w:t>
      </w:r>
      <w:r w:rsidR="00C813D9">
        <w:rPr>
          <w:lang w:val="en-US"/>
        </w:rPr>
        <w:fldChar w:fldCharType="begin">
          <w:fldData xml:space="preserve">PEVuZE5vdGU+PENpdGU+PEF1dGhvcj5CYWJsb2s8L0F1dGhvcj48WWVhcj4xOTg4PC9ZZWFyPjxS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CYWJsb2s8L0F1dGhvcj48WWVhcj4xOTg4PC9ZZWFyPjxS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 w:rsidR="00C813D9">
        <w:rPr>
          <w:lang w:val="en-US"/>
        </w:rPr>
      </w:r>
      <w:r w:rsidR="00C813D9">
        <w:rPr>
          <w:lang w:val="en-US"/>
        </w:rPr>
        <w:fldChar w:fldCharType="separate"/>
      </w:r>
      <w:hyperlink w:anchor="_ENREF_5" w:tooltip="Bablok, 1988 #180" w:history="1">
        <w:r w:rsidR="005D7D26" w:rsidRPr="005D7D26">
          <w:rPr>
            <w:noProof/>
            <w:vertAlign w:val="superscript"/>
            <w:lang w:val="en-US"/>
          </w:rPr>
          <w:t>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5" w:tooltip="Price, 1987 #237" w:history="1">
        <w:r w:rsidR="005D7D26" w:rsidRPr="005D7D26">
          <w:rPr>
            <w:noProof/>
            <w:vertAlign w:val="superscript"/>
            <w:lang w:val="en-US"/>
          </w:rPr>
          <w:t>1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6" w:tooltip="Eda, 1998 #244" w:history="1">
        <w:r w:rsidR="005D7D26" w:rsidRPr="005D7D26">
          <w:rPr>
            <w:noProof/>
            <w:vertAlign w:val="superscript"/>
            <w:lang w:val="en-US"/>
          </w:rPr>
          <w:t>16</w:t>
        </w:r>
      </w:hyperlink>
      <w:r w:rsidR="00C813D9">
        <w:rPr>
          <w:lang w:val="en-US"/>
        </w:rPr>
        <w:fldChar w:fldCharType="end"/>
      </w:r>
      <w:r w:rsidR="00C813D9">
        <w:rPr>
          <w:lang w:val="en-US"/>
        </w:rPr>
        <w:t xml:space="preserve">. </w:t>
      </w:r>
      <w:r w:rsidR="00C813D9" w:rsidRPr="00FB5AC6">
        <w:rPr>
          <w:lang w:val="en-US"/>
        </w:rPr>
        <w:t xml:space="preserve">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by conversion factor mg/Ll x 9.52= nmol/L. </w:t>
      </w:r>
    </w:p>
    <w:p w14:paraId="40751982" w14:textId="77777777" w:rsidR="00C813D9" w:rsidRPr="00FB5AC6" w:rsidRDefault="00C813D9" w:rsidP="00C813D9">
      <w:pPr>
        <w:spacing w:line="360" w:lineRule="auto"/>
        <w:rPr>
          <w:lang w:val="en-US"/>
        </w:rPr>
      </w:pPr>
    </w:p>
    <w:p w14:paraId="67607381" w14:textId="2731DEE0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 xml:space="preserve">Apolipoprotein A </w:t>
      </w:r>
    </w:p>
    <w:p w14:paraId="7A3C0F8D" w14:textId="76B545AE" w:rsidR="00C813D9" w:rsidRPr="009E2F49" w:rsidRDefault="00E720E6" w:rsidP="00C813D9">
      <w:pPr>
        <w:spacing w:line="360" w:lineRule="auto"/>
        <w:rPr>
          <w:b/>
          <w:lang w:val="en-US"/>
        </w:rPr>
      </w:pPr>
      <w:r w:rsidRPr="0035312F">
        <w:rPr>
          <w:lang w:val="en-US"/>
        </w:rPr>
        <w:t>Apolipoprotein A</w:t>
      </w:r>
      <w:r w:rsidR="00C813D9" w:rsidRPr="00FB5AC6">
        <w:rPr>
          <w:lang w:val="en-US"/>
        </w:rPr>
        <w:t xml:space="preserve"> was m</w:t>
      </w:r>
      <w:r w:rsidR="002A0AF1">
        <w:rPr>
          <w:lang w:val="en-US"/>
        </w:rPr>
        <w:t xml:space="preserve">easured on </w:t>
      </w:r>
      <w:r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813D9" w:rsidRPr="00FB5AC6">
        <w:rPr>
          <w:lang w:val="en-US"/>
        </w:rPr>
        <w:t>system from Roche/Hitachi with a</w:t>
      </w:r>
      <w:r w:rsidR="008A5C3C">
        <w:rPr>
          <w:lang w:val="en-US"/>
        </w:rPr>
        <w:t>n</w:t>
      </w:r>
      <w:r w:rsidR="00C813D9" w:rsidRPr="00FB5AC6">
        <w:rPr>
          <w:lang w:val="en-US"/>
        </w:rPr>
        <w:t xml:space="preserve"> immunoturibidimetric assay</w:t>
      </w:r>
      <w:r w:rsidR="00C813D9">
        <w:rPr>
          <w:lang w:val="en-US"/>
        </w:rPr>
        <w:t xml:space="preserve"> </w:t>
      </w:r>
      <w:r w:rsidR="00C813D9">
        <w:rPr>
          <w:lang w:val="en-US"/>
        </w:rPr>
        <w:fldChar w:fldCharType="begin">
          <w:fldData xml:space="preserve">PEVuZE5vdGU+PENpdGU+PEF1dGhvcj5TaWVkZWw8L0F1dGhvcj48WWVhcj4xOTg4PC9ZZWFyPjxS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TaWVkZWw8L0F1dGhvcj48WWVhcj4xOTg4PC9ZZWFyPjxS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 w:rsidR="00C813D9">
        <w:rPr>
          <w:lang w:val="en-US"/>
        </w:rPr>
      </w:r>
      <w:r w:rsidR="00C813D9">
        <w:rPr>
          <w:lang w:val="en-US"/>
        </w:rPr>
        <w:fldChar w:fldCharType="separate"/>
      </w:r>
      <w:hyperlink w:anchor="_ENREF_17" w:tooltip="Siedel, 1988 #246" w:history="1">
        <w:r w:rsidR="005D7D26" w:rsidRPr="005D7D26">
          <w:rPr>
            <w:noProof/>
            <w:vertAlign w:val="superscript"/>
            <w:lang w:val="en-US"/>
          </w:rPr>
          <w:t>17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8" w:tooltip="Naito, 1988 #251" w:history="1">
        <w:r w:rsidR="005D7D26" w:rsidRPr="005D7D26">
          <w:rPr>
            <w:noProof/>
            <w:vertAlign w:val="superscript"/>
            <w:lang w:val="en-US"/>
          </w:rPr>
          <w:t>18</w:t>
        </w:r>
      </w:hyperlink>
      <w:r w:rsidR="00C813D9">
        <w:rPr>
          <w:lang w:val="en-US"/>
        </w:rPr>
        <w:fldChar w:fldCharType="end"/>
      </w:r>
      <w:r w:rsidR="00C813D9" w:rsidRPr="00FB5AC6">
        <w:rPr>
          <w:lang w:val="en-US"/>
        </w:rPr>
        <w:t>. The method has been standardized against the IFCC SP1-01 reference standard ( WHO-IRP October 1992)</w:t>
      </w:r>
      <w:r w:rsidR="00C813D9"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in by conversion factor mg/dL x 0.01= g/L. </w:t>
      </w:r>
    </w:p>
    <w:p w14:paraId="6D2D7F71" w14:textId="77777777" w:rsidR="00C813D9" w:rsidRPr="00FB5AC6" w:rsidRDefault="00C813D9" w:rsidP="00C813D9">
      <w:pPr>
        <w:spacing w:line="360" w:lineRule="auto"/>
        <w:rPr>
          <w:lang w:val="en-US"/>
        </w:rPr>
      </w:pPr>
    </w:p>
    <w:p w14:paraId="057F0F8F" w14:textId="3F4004DA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 xml:space="preserve">Apolipoprotein B </w:t>
      </w:r>
    </w:p>
    <w:p w14:paraId="76849E03" w14:textId="55F8D087" w:rsidR="00C813D9" w:rsidRPr="009E2F49" w:rsidRDefault="00E720E6" w:rsidP="00C813D9">
      <w:pPr>
        <w:spacing w:line="360" w:lineRule="auto"/>
        <w:rPr>
          <w:b/>
          <w:lang w:val="en-US"/>
        </w:rPr>
      </w:pPr>
      <w:r w:rsidRPr="009E2F49">
        <w:rPr>
          <w:lang w:val="en-US"/>
        </w:rPr>
        <w:lastRenderedPageBreak/>
        <w:t>Apolipoprotein B</w:t>
      </w:r>
      <w:r w:rsidR="002A0AF1">
        <w:rPr>
          <w:lang w:val="en-US"/>
        </w:rPr>
        <w:t xml:space="preserve"> was measured on </w:t>
      </w:r>
      <w:r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813D9" w:rsidRPr="00FB5AC6">
        <w:rPr>
          <w:lang w:val="en-US"/>
        </w:rPr>
        <w:t>system from Roche/Hitachi with  a immunoturibidimetric assay</w:t>
      </w:r>
      <w:r w:rsidR="00C813D9">
        <w:rPr>
          <w:lang w:val="en-US"/>
        </w:rPr>
        <w:t xml:space="preserve"> </w:t>
      </w:r>
      <w:r w:rsidR="00C813D9">
        <w:rPr>
          <w:lang w:val="en-US"/>
        </w:rPr>
        <w:fldChar w:fldCharType="begin">
          <w:fldData xml:space="preserve">PEVuZE5vdGU+PENpdGU+PEF1dGhvcj5TaWVkZWw8L0F1dGhvcj48WWVhcj4xOTg4PC9ZZWFyPjxS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TaWVkZWw8L0F1dGhvcj48WWVhcj4xOTg4PC9ZZWFyPjxS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 w:rsidR="00C813D9">
        <w:rPr>
          <w:lang w:val="en-US"/>
        </w:rPr>
      </w:r>
      <w:r w:rsidR="00C813D9">
        <w:rPr>
          <w:lang w:val="en-US"/>
        </w:rPr>
        <w:fldChar w:fldCharType="separate"/>
      </w:r>
      <w:hyperlink w:anchor="_ENREF_17" w:tooltip="Siedel, 1988 #246" w:history="1">
        <w:r w:rsidR="005D7D26" w:rsidRPr="005D7D26">
          <w:rPr>
            <w:noProof/>
            <w:vertAlign w:val="superscript"/>
            <w:lang w:val="en-US"/>
          </w:rPr>
          <w:t>17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8" w:tooltip="Naito, 1988 #251" w:history="1">
        <w:r w:rsidR="005D7D26" w:rsidRPr="005D7D26">
          <w:rPr>
            <w:noProof/>
            <w:vertAlign w:val="superscript"/>
            <w:lang w:val="en-US"/>
          </w:rPr>
          <w:t>18</w:t>
        </w:r>
      </w:hyperlink>
      <w:r w:rsidR="00C813D9">
        <w:rPr>
          <w:lang w:val="en-US"/>
        </w:rPr>
        <w:fldChar w:fldCharType="end"/>
      </w:r>
      <w:r w:rsidR="00C813D9" w:rsidRPr="00FB5AC6">
        <w:rPr>
          <w:lang w:val="en-US"/>
        </w:rPr>
        <w:t>. The method has been standardized against the IFCC SP3-07 reference standard ( W</w:t>
      </w:r>
      <w:r w:rsidR="00F836DE">
        <w:rPr>
          <w:lang w:val="en-US"/>
        </w:rPr>
        <w:t xml:space="preserve">orld </w:t>
      </w:r>
      <w:r w:rsidR="00C813D9" w:rsidRPr="00FB5AC6">
        <w:rPr>
          <w:lang w:val="en-US"/>
        </w:rPr>
        <w:t>H</w:t>
      </w:r>
      <w:r w:rsidR="00F836DE">
        <w:rPr>
          <w:lang w:val="en-US"/>
        </w:rPr>
        <w:t xml:space="preserve">ealth </w:t>
      </w:r>
      <w:r w:rsidR="00C813D9" w:rsidRPr="00FB5AC6">
        <w:rPr>
          <w:lang w:val="en-US"/>
        </w:rPr>
        <w:t>O</w:t>
      </w:r>
      <w:r w:rsidR="00F836DE">
        <w:rPr>
          <w:lang w:val="en-US"/>
        </w:rPr>
        <w:t>rganization</w:t>
      </w:r>
      <w:r w:rsidR="00C813D9" w:rsidRPr="00FB5AC6">
        <w:rPr>
          <w:lang w:val="en-US"/>
        </w:rPr>
        <w:t>-IRP October 1992)</w:t>
      </w:r>
      <w:r w:rsidR="00C813D9"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by conversion factor mg/dL x 0.01= g/L</w:t>
      </w:r>
      <w:r w:rsidR="00C813D9">
        <w:rPr>
          <w:lang w:val="en-US"/>
        </w:rPr>
        <w:t xml:space="preserve"> </w:t>
      </w:r>
      <w:r w:rsidR="00C813D9" w:rsidRPr="00FB5AC6">
        <w:rPr>
          <w:lang w:val="en-US"/>
        </w:rPr>
        <w:t xml:space="preserve">. </w:t>
      </w:r>
    </w:p>
    <w:p w14:paraId="41C82C05" w14:textId="77777777" w:rsidR="00E720E6" w:rsidRDefault="00E720E6" w:rsidP="00C813D9">
      <w:pPr>
        <w:spacing w:line="360" w:lineRule="auto"/>
        <w:rPr>
          <w:b/>
          <w:lang w:val="en-US"/>
        </w:rPr>
      </w:pPr>
    </w:p>
    <w:p w14:paraId="58AEDAB7" w14:textId="77777777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>Cholesterol</w:t>
      </w:r>
    </w:p>
    <w:p w14:paraId="4709819C" w14:textId="245E0313" w:rsidR="00C813D9" w:rsidRPr="00FB5AC6" w:rsidRDefault="00C813D9" w:rsidP="00C813D9">
      <w:pPr>
        <w:spacing w:line="360" w:lineRule="auto"/>
        <w:rPr>
          <w:lang w:val="en-US"/>
        </w:rPr>
      </w:pPr>
      <w:r w:rsidRPr="00FB5AC6">
        <w:rPr>
          <w:lang w:val="en-US"/>
        </w:rPr>
        <w:t>Cholestero</w:t>
      </w:r>
      <w:r w:rsidR="002A0AF1">
        <w:rPr>
          <w:lang w:val="en-US"/>
        </w:rPr>
        <w:t xml:space="preserve">l was measured on </w:t>
      </w:r>
      <w:r w:rsidR="00424B70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Pr="00FB5AC6">
        <w:rPr>
          <w:lang w:val="en-US"/>
        </w:rPr>
        <w:t>system from Roche/Hitachi with a homogeneous enzymatic colorimetric method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TaWVkZWw8L0F1dGhvcj48WWVhcj4xOTgzPC9ZZWFyPjxS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=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TaWVkZWw8L0F1dGhvcj48WWVhcj4xOTgzPC9ZZWFyPjxS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=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hyperlink w:anchor="_ENREF_19" w:tooltip="Siedel, 1983 #252" w:history="1">
        <w:r w:rsidR="005D7D26" w:rsidRPr="005D7D26">
          <w:rPr>
            <w:noProof/>
            <w:vertAlign w:val="superscript"/>
            <w:lang w:val="en-US"/>
          </w:rPr>
          <w:t>19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20" w:tooltip="Pisani, 1995 #253" w:history="1">
        <w:r w:rsidR="005D7D26" w:rsidRPr="005D7D26">
          <w:rPr>
            <w:noProof/>
            <w:vertAlign w:val="superscript"/>
            <w:lang w:val="en-US"/>
          </w:rPr>
          <w:t>20</w:t>
        </w:r>
      </w:hyperlink>
      <w:r>
        <w:rPr>
          <w:lang w:val="en-US"/>
        </w:rPr>
        <w:fldChar w:fldCharType="end"/>
      </w:r>
      <w:r w:rsidRPr="00FB5AC6">
        <w:rPr>
          <w:lang w:val="en-US"/>
        </w:rPr>
        <w:t>. The method has been standardized against the designated C</w:t>
      </w:r>
      <w:r w:rsidR="00F836DE">
        <w:rPr>
          <w:lang w:val="en-US"/>
        </w:rPr>
        <w:t xml:space="preserve">enters for </w:t>
      </w:r>
      <w:r w:rsidRPr="00FB5AC6">
        <w:rPr>
          <w:lang w:val="en-US"/>
        </w:rPr>
        <w:t>D</w:t>
      </w:r>
      <w:r w:rsidR="00F836DE">
        <w:rPr>
          <w:lang w:val="en-US"/>
        </w:rPr>
        <w:t xml:space="preserve">isease </w:t>
      </w:r>
      <w:r w:rsidRPr="00FB5AC6">
        <w:rPr>
          <w:lang w:val="en-US"/>
        </w:rPr>
        <w:t>C</w:t>
      </w:r>
      <w:r w:rsidR="00F836DE">
        <w:rPr>
          <w:lang w:val="en-US"/>
        </w:rPr>
        <w:t>ontrol</w:t>
      </w:r>
      <w:r w:rsidRPr="00FB5AC6">
        <w:rPr>
          <w:lang w:val="en-US"/>
        </w:rPr>
        <w:t xml:space="preserve"> reference met</w:t>
      </w:r>
      <w:r w:rsidR="008A5C3C">
        <w:rPr>
          <w:lang w:val="en-US"/>
        </w:rPr>
        <w:t>h</w:t>
      </w:r>
      <w:r w:rsidRPr="00FB5AC6">
        <w:rPr>
          <w:lang w:val="en-US"/>
        </w:rPr>
        <w:t>od (designated comparison method). The standardization meets the requirements of the “HDL Cholesterol Method Evaluation Pr</w:t>
      </w:r>
      <w:r>
        <w:rPr>
          <w:lang w:val="en-US"/>
        </w:rPr>
        <w:t>o</w:t>
      </w:r>
      <w:r w:rsidRPr="00FB5AC6">
        <w:rPr>
          <w:lang w:val="en-US"/>
        </w:rPr>
        <w:t>tocol for Manufactures” of the US national Reference System of Cholesterol, (Cholesterol Reference Method Laboratory Network</w:t>
      </w:r>
      <w:r w:rsidR="00F836DE">
        <w:rPr>
          <w:lang w:val="en-US"/>
        </w:rPr>
        <w:t>,</w:t>
      </w:r>
      <w:r w:rsidR="00F836DE" w:rsidRPr="00F836DE">
        <w:rPr>
          <w:lang w:val="en-US"/>
        </w:rPr>
        <w:t xml:space="preserve"> </w:t>
      </w:r>
      <w:r w:rsidR="00F836DE" w:rsidRPr="00FB5AC6">
        <w:rPr>
          <w:lang w:val="en-US"/>
        </w:rPr>
        <w:t>CRMLN</w:t>
      </w:r>
      <w:r w:rsidRPr="00FB5AC6">
        <w:rPr>
          <w:lang w:val="en-US"/>
        </w:rPr>
        <w:t>), November 1994</w:t>
      </w:r>
      <w:r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Pr="00FB5AC6">
        <w:rPr>
          <w:lang w:val="en-US"/>
        </w:rPr>
        <w:t xml:space="preserve"> of each sample by conversion factor mg/dL x 0.0259=mmol/L. </w:t>
      </w:r>
    </w:p>
    <w:p w14:paraId="52BE236C" w14:textId="77777777" w:rsidR="00C813D9" w:rsidRPr="00FB5AC6" w:rsidRDefault="00C813D9" w:rsidP="00C813D9">
      <w:pPr>
        <w:spacing w:line="360" w:lineRule="auto"/>
        <w:rPr>
          <w:lang w:val="en-US"/>
        </w:rPr>
      </w:pPr>
    </w:p>
    <w:p w14:paraId="07A0D967" w14:textId="3FF579AE" w:rsidR="00C813D9" w:rsidRPr="00FB5AC6" w:rsidRDefault="00C813D9" w:rsidP="00C813D9">
      <w:pPr>
        <w:spacing w:line="360" w:lineRule="auto"/>
        <w:rPr>
          <w:b/>
          <w:lang w:val="en-US"/>
        </w:rPr>
      </w:pPr>
      <w:r w:rsidRPr="0035312F">
        <w:rPr>
          <w:b/>
          <w:lang w:val="en-US"/>
        </w:rPr>
        <w:t>L</w:t>
      </w:r>
      <w:r w:rsidR="00F836DE" w:rsidRPr="0035312F">
        <w:rPr>
          <w:b/>
          <w:lang w:val="en-US"/>
        </w:rPr>
        <w:t>ow-density lipoprotein</w:t>
      </w:r>
      <w:r w:rsidRPr="00FB5AC6">
        <w:rPr>
          <w:b/>
          <w:lang w:val="en-US"/>
        </w:rPr>
        <w:t xml:space="preserve"> Cholesterol</w:t>
      </w:r>
    </w:p>
    <w:p w14:paraId="40C0F951" w14:textId="0FF9033A" w:rsidR="00C813D9" w:rsidRPr="00FB5AC6" w:rsidRDefault="00F836DE" w:rsidP="00C813D9">
      <w:pPr>
        <w:spacing w:line="360" w:lineRule="auto"/>
        <w:rPr>
          <w:lang w:val="en-US"/>
        </w:rPr>
      </w:pPr>
      <w:r w:rsidRPr="0035312F">
        <w:rPr>
          <w:lang w:val="en-US"/>
        </w:rPr>
        <w:t>Low-density lipoprotein</w:t>
      </w:r>
      <w:r w:rsidRPr="00FB5AC6">
        <w:rPr>
          <w:b/>
          <w:lang w:val="en-US"/>
        </w:rPr>
        <w:t xml:space="preserve"> </w:t>
      </w:r>
      <w:r>
        <w:rPr>
          <w:lang w:val="en-US"/>
        </w:rPr>
        <w:t>(</w:t>
      </w:r>
      <w:r w:rsidR="00C813D9" w:rsidRPr="00FB5AC6">
        <w:rPr>
          <w:lang w:val="en-US"/>
        </w:rPr>
        <w:t>LDL</w:t>
      </w:r>
      <w:r>
        <w:rPr>
          <w:lang w:val="en-US"/>
        </w:rPr>
        <w:t>)</w:t>
      </w:r>
      <w:r w:rsidR="00C813D9" w:rsidRPr="00FB5AC6">
        <w:rPr>
          <w:lang w:val="en-US"/>
        </w:rPr>
        <w:t xml:space="preserve"> Cholestero</w:t>
      </w:r>
      <w:r w:rsidR="002A0AF1">
        <w:rPr>
          <w:lang w:val="en-US"/>
        </w:rPr>
        <w:t xml:space="preserve">l was measured on </w:t>
      </w:r>
      <w:r w:rsidR="003E7EA4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813D9" w:rsidRPr="00FB5AC6">
        <w:rPr>
          <w:lang w:val="en-US"/>
        </w:rPr>
        <w:t>system from Roche/Hitachi with a homogeneous enzymatic colorimetric method</w:t>
      </w:r>
      <w:r w:rsidR="00C813D9">
        <w:rPr>
          <w:lang w:val="en-US"/>
        </w:rPr>
        <w:t xml:space="preserve"> </w:t>
      </w:r>
      <w:hyperlink w:anchor="_ENREF_20" w:tooltip="Pisani, 1995 #253" w:history="1">
        <w:r w:rsidR="005D7D26">
          <w:rPr>
            <w:lang w:val="en-US"/>
          </w:rPr>
          <w:fldChar w:fldCharType="begin">
            <w:fldData xml:space="preserve">PEVuZE5vdGU+PENpdGU+PEF1dGhvcj5Db2huPC9BdXRob3I+PFllYXI+MTk4ODwvWWVhcj48UmVj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</w:fldData>
          </w:fldChar>
        </w:r>
        <w:r w:rsidR="005D7D26">
          <w:rPr>
            <w:lang w:val="en-US"/>
          </w:rPr>
          <w:instrText xml:space="preserve"> ADDIN EN.CITE </w:instrText>
        </w:r>
        <w:r w:rsidR="005D7D26">
          <w:rPr>
            <w:lang w:val="en-US"/>
          </w:rPr>
          <w:fldChar w:fldCharType="begin">
            <w:fldData xml:space="preserve">PEVuZE5vdGU+PENpdGU+PEF1dGhvcj5Db2huPC9BdXRob3I+PFllYXI+MTk4ODwvWWVhcj48UmVj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</w:fldData>
          </w:fldChar>
        </w:r>
        <w:r w:rsidR="005D7D26">
          <w:rPr>
            <w:lang w:val="en-US"/>
          </w:rPr>
          <w:instrText xml:space="preserve"> ADDIN EN.CITE.DATA </w:instrText>
        </w:r>
        <w:r w:rsidR="005D7D26">
          <w:rPr>
            <w:lang w:val="en-US"/>
          </w:rPr>
        </w:r>
        <w:r w:rsidR="005D7D26">
          <w:rPr>
            <w:lang w:val="en-US"/>
          </w:rPr>
          <w:fldChar w:fldCharType="end"/>
        </w:r>
        <w:r w:rsidR="005D7D26">
          <w:rPr>
            <w:lang w:val="en-US"/>
          </w:rPr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20-22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>. The method has been standardized against the beta quantification method as defined in the recommendations in the LDL Cholesterol Certification Protocol for Manufacturers</w:t>
      </w:r>
      <w:r w:rsidR="00C813D9"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by conversion factor mg/dL x 0.0259= mmol/L. </w:t>
      </w:r>
    </w:p>
    <w:p w14:paraId="46297B68" w14:textId="4749D816" w:rsidR="00C813D9" w:rsidRPr="00FB5AC6" w:rsidRDefault="00F836DE" w:rsidP="00C813D9">
      <w:pPr>
        <w:spacing w:line="360" w:lineRule="auto"/>
        <w:rPr>
          <w:b/>
          <w:lang w:val="en-US"/>
        </w:rPr>
      </w:pPr>
      <w:r>
        <w:rPr>
          <w:b/>
          <w:lang w:val="en-US"/>
        </w:rPr>
        <w:t>High</w:t>
      </w:r>
      <w:r w:rsidRPr="00A779C9">
        <w:rPr>
          <w:b/>
          <w:lang w:val="en-US"/>
        </w:rPr>
        <w:t>-density lipoprotein</w:t>
      </w:r>
      <w:r w:rsidR="00C813D9" w:rsidRPr="00FB5AC6">
        <w:rPr>
          <w:b/>
          <w:lang w:val="en-US"/>
        </w:rPr>
        <w:t xml:space="preserve"> Cholesterol</w:t>
      </w:r>
    </w:p>
    <w:p w14:paraId="40701C99" w14:textId="78EE99A7" w:rsidR="00C813D9" w:rsidRPr="00FB5AC6" w:rsidRDefault="00F836DE" w:rsidP="00C813D9">
      <w:pPr>
        <w:spacing w:line="360" w:lineRule="auto"/>
        <w:rPr>
          <w:lang w:val="en-US"/>
        </w:rPr>
      </w:pPr>
      <w:r w:rsidRPr="0035312F">
        <w:rPr>
          <w:lang w:val="en-US"/>
        </w:rPr>
        <w:t>High-density lipoprotein</w:t>
      </w:r>
      <w:r w:rsidRPr="00FB5AC6">
        <w:rPr>
          <w:b/>
          <w:lang w:val="en-US"/>
        </w:rPr>
        <w:t xml:space="preserve"> </w:t>
      </w:r>
      <w:r>
        <w:rPr>
          <w:lang w:val="en-US"/>
        </w:rPr>
        <w:t>(</w:t>
      </w:r>
      <w:r w:rsidR="00C813D9" w:rsidRPr="00FB5AC6">
        <w:rPr>
          <w:lang w:val="en-US"/>
        </w:rPr>
        <w:t>HDL</w:t>
      </w:r>
      <w:r>
        <w:rPr>
          <w:lang w:val="en-US"/>
        </w:rPr>
        <w:t>)</w:t>
      </w:r>
      <w:r w:rsidR="00C813D9" w:rsidRPr="00FB5AC6">
        <w:rPr>
          <w:lang w:val="en-US"/>
        </w:rPr>
        <w:t xml:space="preserve"> Cholester</w:t>
      </w:r>
      <w:r w:rsidR="002A0AF1">
        <w:rPr>
          <w:lang w:val="en-US"/>
        </w:rPr>
        <w:t xml:space="preserve">ol was measured on </w:t>
      </w:r>
      <w:r w:rsidR="003E7EA4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="00C813D9" w:rsidRPr="00FB5AC6">
        <w:rPr>
          <w:lang w:val="en-US"/>
        </w:rPr>
        <w:t>system from Roche/Hitachi with a homogeneous enzymatic colorimetric method. The method has been standardized against the designated CDC reference method (designated comparison method)</w:t>
      </w:r>
      <w:r w:rsidR="00C813D9">
        <w:rPr>
          <w:lang w:val="en-US"/>
        </w:rPr>
        <w:t xml:space="preserve"> </w:t>
      </w:r>
      <w:hyperlink w:anchor="_ENREF_23" w:tooltip="Sugiuchi, 1995 #261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Sugiuchi&lt;/Author&gt;&lt;Year&gt;1995&lt;/Year&gt;&lt;RecNum&gt;261&lt;/RecNum&gt;&lt;DisplayText&gt;&lt;style face="superscript"&gt;23&lt;/style&gt;&lt;/DisplayText&gt;&lt;record&gt;&lt;rec-number&gt;261&lt;/rec-number&gt;&lt;foreign-keys&gt;&lt;key app="EN" db-id="x5eerpszat2aaaerz9npvz05swp0tdvx0e5v"&gt;261&lt;/key&gt;&lt;/foreign-keys&gt;&lt;ref-type name="Journal Article"&gt;17&lt;/ref-type&gt;&lt;contributors&gt;&lt;authors&gt;&lt;author&gt;Sugiuchi, H.&lt;/author&gt;&lt;author&gt;Uji, Y.&lt;/author&gt;&lt;author&gt;Okabe, H.&lt;/author&gt;&lt;author&gt;Irie, T.&lt;/author&gt;&lt;author&gt;Uekama, K.&lt;/author&gt;&lt;author&gt;Kayahara, N.&lt;/author&gt;&lt;author&gt;Miyauchi, K.&lt;/author&gt;&lt;/authors&gt;&lt;/contributors&gt;&lt;auth-address&gt;Department of Laboratory Medicine, Kumamoto University Medical School, Japan.&lt;/auth-address&gt;&lt;titles&gt;&lt;title&gt;Direct measurement of high-density lipoprotein cholesterol in serum with polyethylene glycol-modified enzymes and sulfated alpha-cyclodextrin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717-23&lt;/pages&gt;&lt;volume&gt;41&lt;/volume&gt;&lt;number&gt;5&lt;/number&gt;&lt;keywords&gt;&lt;keyword&gt;Adult&lt;/keyword&gt;&lt;keyword&gt;Cholesterol Oxidase/*metabolism&lt;/keyword&gt;&lt;keyword&gt;Cholesterol, HDL/*blood&lt;/keyword&gt;&lt;keyword&gt;Cyclodextrins/*pharmacology&lt;/keyword&gt;&lt;keyword&gt;Female&lt;/keyword&gt;&lt;keyword&gt;Humans&lt;/keyword&gt;&lt;keyword&gt;Hydrogen-Ion Concentration&lt;/keyword&gt;&lt;keyword&gt;Indicators and Reagents&lt;/keyword&gt;&lt;keyword&gt;Male&lt;/keyword&gt;&lt;keyword&gt;Middle Aged&lt;/keyword&gt;&lt;keyword&gt;Polyethylene Glycols/*pharmacology&lt;/keyword&gt;&lt;keyword&gt;Quality Control&lt;/keyword&gt;&lt;keyword&gt;Reference Values&lt;/keyword&gt;&lt;keyword&gt;Sensitivity and Specificity&lt;/keyword&gt;&lt;keyword&gt;Sterol Esterase/*metabolism&lt;/keyword&gt;&lt;/keywords&gt;&lt;dates&gt;&lt;year&gt;1995&lt;/year&gt;&lt;pub-dates&gt;&lt;date&gt;May&lt;/date&gt;&lt;/pub-dates&gt;&lt;/dates&gt;&lt;isbn&gt;0009-9147 (Print)&amp;#xD;0009-9147 (Linking)&lt;/isbn&gt;&lt;accession-num&gt;7729051&lt;/accession-num&gt;&lt;urls&gt;&lt;related-urls&gt;&lt;url&gt;http://www.ncbi.nlm.nih.gov/pubmed/7729051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23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>. The standardization meets the requirements of the “HDL Cholesterol Method Evaluation Pr</w:t>
      </w:r>
      <w:r w:rsidR="002A0AF1">
        <w:rPr>
          <w:lang w:val="en-US"/>
        </w:rPr>
        <w:t>o</w:t>
      </w:r>
      <w:r w:rsidR="00C813D9" w:rsidRPr="00FB5AC6">
        <w:rPr>
          <w:lang w:val="en-US"/>
        </w:rPr>
        <w:t>tocol for Manufacture</w:t>
      </w:r>
      <w:r w:rsidR="008A5C3C">
        <w:rPr>
          <w:lang w:val="en-US"/>
        </w:rPr>
        <w:t>r</w:t>
      </w:r>
      <w:r w:rsidR="00C813D9" w:rsidRPr="00FB5AC6">
        <w:rPr>
          <w:lang w:val="en-US"/>
        </w:rPr>
        <w:t xml:space="preserve">s” of the US </w:t>
      </w:r>
      <w:r w:rsidR="001155F2">
        <w:rPr>
          <w:lang w:val="en-US"/>
        </w:rPr>
        <w:t>Na</w:t>
      </w:r>
      <w:r w:rsidR="001155F2" w:rsidRPr="00FB5AC6">
        <w:rPr>
          <w:lang w:val="en-US"/>
        </w:rPr>
        <w:t xml:space="preserve">tional </w:t>
      </w:r>
      <w:r w:rsidR="00C813D9" w:rsidRPr="00FB5AC6">
        <w:rPr>
          <w:lang w:val="en-US"/>
        </w:rPr>
        <w:t>Reference System of Cholesterol, Cholesterol Reference Method Laboratory Network</w:t>
      </w:r>
      <w:r>
        <w:rPr>
          <w:lang w:val="en-US"/>
        </w:rPr>
        <w:t xml:space="preserve"> (</w:t>
      </w:r>
      <w:r w:rsidRPr="00FB5AC6">
        <w:rPr>
          <w:lang w:val="en-US"/>
        </w:rPr>
        <w:t>CRMLN</w:t>
      </w:r>
      <w:r w:rsidR="00C813D9" w:rsidRPr="00FB5AC6">
        <w:rPr>
          <w:lang w:val="en-US"/>
        </w:rPr>
        <w:t>), November 1994</w:t>
      </w:r>
      <w:r w:rsidR="00C813D9">
        <w:rPr>
          <w:lang w:val="en-US"/>
        </w:rPr>
        <w:t xml:space="preserve"> </w:t>
      </w:r>
      <w:hyperlink w:anchor="_ENREF_5" w:tooltip="Bablok, 1988 #180" w:history="1">
        <w:r w:rsidR="005D7D26">
          <w:rPr>
            <w:lang w:val="en-US"/>
          </w:rPr>
          <w:fldChar w:fldCharType="begin"/>
        </w:r>
        <w:r w:rsidR="005D7D26">
          <w:rPr>
            <w:lang w:val="en-US"/>
          </w:rPr>
          <w:instrText xml:space="preserve"> ADDIN EN.CITE &lt;EndNote&gt;&lt;Cite&gt;&lt;Author&gt;Bablok&lt;/Author&gt;&lt;Year&gt;1988&lt;/Year&gt;&lt;RecNum&gt;180&lt;/RecNum&gt;&lt;DisplayText&gt;&lt;style face="superscript"&gt;5&lt;/style&gt;&lt;/DisplayText&gt;&lt;record&gt;&lt;rec-number&gt;180&lt;/rec-number&gt;&lt;foreign-keys&gt;&lt;key app="EN" db-id="x5eerpszat2aaaerz9npvz05swp0tdvx0e5v"&gt;180&lt;/key&gt;&lt;/foreign-keys&gt;&lt;ref-type name="Journal Article"&gt;17&lt;/ref-type&gt;&lt;contributors&gt;&lt;authors&gt;&lt;author&gt;Bablok, W.&lt;/author&gt;&lt;author&gt;Passing, H.&lt;/author&gt;&lt;author&gt;Bender, R.&lt;/author&gt;&lt;author&gt;Schneider, B.&lt;/author&gt;&lt;/authors&gt;&lt;/contributors&gt;&lt;auth-address&gt;Biometrie Diagnostica, Boehringer Mannheim GmbH, Mannheim.&lt;/auth-address&gt;&lt;titles&gt;&lt;title&gt;A general regression procedure for method transformation. Application of linear regression procedures for method comparison studies in clinical chemistry, Part III&lt;/title&gt;&lt;secondary-title&gt;J Clin Chem Clin Biochem&lt;/secondary-title&gt;&lt;alt-title&gt;Journal of clinical chemistry and clinical biochemistry. Zeitschrift fur klinische Chemie und klinische Biochemie&lt;/alt-title&gt;&lt;/titles&gt;&lt;periodical&gt;&lt;full-title&gt;J Clin Chem Clin Biochem&lt;/full-title&gt;&lt;abbr-1&gt;Journal of clinical chemistry and clinical biochemistry. Zeitschrift fur klinische Chemie und klinische Biochemie&lt;/abbr-1&gt;&lt;/periodical&gt;&lt;alt-periodical&gt;&lt;full-title&gt;J Clin Chem Clin Biochem&lt;/full-title&gt;&lt;abbr-1&gt;Journal of clinical chemistry and clinical biochemistry. Zeitschrift fur klinische Chemie und klinische Biochemie&lt;/abbr-1&gt;&lt;/alt-periodical&gt;&lt;pages&gt;783-90&lt;/pages&gt;&lt;volume&gt;26&lt;/volume&gt;&lt;number&gt;11&lt;/number&gt;&lt;keywords&gt;&lt;keyword&gt;Biometry&lt;/keyword&gt;&lt;keyword&gt;Chemistry, Clinical/*methods&lt;/keyword&gt;&lt;keyword&gt;Humans&lt;/keyword&gt;&lt;keyword&gt;Mathematics&lt;/keyword&gt;&lt;keyword&gt;*Regression Analysis&lt;/keyword&gt;&lt;/keywords&gt;&lt;dates&gt;&lt;year&gt;1988&lt;/year&gt;&lt;pub-dates&gt;&lt;date&gt;Nov&lt;/date&gt;&lt;/pub-dates&gt;&lt;/dates&gt;&lt;isbn&gt;0340-076X (Print)&amp;#xD;0340-076X (Linking)&lt;/isbn&gt;&lt;accession-num&gt;3235954&lt;/accession-num&gt;&lt;urls&gt;&lt;related-urls&gt;&lt;url&gt;http://www.ncbi.nlm.nih.gov/pubmed/3235954&lt;/url&gt;&lt;/related-urls&gt;&lt;/urls&gt;&lt;/record&gt;&lt;/Cite&gt;&lt;/EndNote&gt;</w:instrText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5</w:t>
        </w:r>
        <w:r w:rsidR="005D7D26">
          <w:rPr>
            <w:lang w:val="en-US"/>
          </w:rPr>
          <w:fldChar w:fldCharType="end"/>
        </w:r>
      </w:hyperlink>
      <w:r w:rsidR="00C813D9" w:rsidRPr="00FB5AC6">
        <w:rPr>
          <w:lang w:val="en-US"/>
        </w:rPr>
        <w:t xml:space="preserve">. The analyzer automatically calculates the analyte </w:t>
      </w:r>
      <w:r w:rsidR="009A31E3" w:rsidRPr="00FB5AC6">
        <w:rPr>
          <w:lang w:val="en-US"/>
        </w:rPr>
        <w:t>concentration</w:t>
      </w:r>
      <w:r w:rsidR="00C813D9" w:rsidRPr="00FB5AC6">
        <w:rPr>
          <w:lang w:val="en-US"/>
        </w:rPr>
        <w:t xml:space="preserve"> of each sample by conversion factor mg/dL x 0.0259=mmol/L. </w:t>
      </w:r>
    </w:p>
    <w:p w14:paraId="06ABCFAB" w14:textId="77777777" w:rsidR="00C813D9" w:rsidRPr="00FB5AC6" w:rsidRDefault="00C813D9" w:rsidP="00C813D9">
      <w:pPr>
        <w:spacing w:line="360" w:lineRule="auto"/>
        <w:rPr>
          <w:b/>
          <w:lang w:val="en-US"/>
        </w:rPr>
      </w:pPr>
      <w:r w:rsidRPr="00FB5AC6">
        <w:rPr>
          <w:b/>
          <w:lang w:val="en-US"/>
        </w:rPr>
        <w:t>Triglycerides</w:t>
      </w:r>
    </w:p>
    <w:p w14:paraId="084A973C" w14:textId="00526920" w:rsidR="00C813D9" w:rsidRDefault="00C813D9" w:rsidP="00C813D9">
      <w:pPr>
        <w:spacing w:line="360" w:lineRule="auto"/>
        <w:rPr>
          <w:lang w:val="en-US"/>
        </w:rPr>
      </w:pPr>
      <w:r w:rsidRPr="00FB5AC6">
        <w:rPr>
          <w:lang w:val="en-US"/>
        </w:rPr>
        <w:lastRenderedPageBreak/>
        <w:t>Triglycerides</w:t>
      </w:r>
      <w:r>
        <w:rPr>
          <w:lang w:val="en-US"/>
        </w:rPr>
        <w:t xml:space="preserve"> </w:t>
      </w:r>
      <w:r w:rsidR="003E7EA4">
        <w:rPr>
          <w:lang w:val="en-US"/>
        </w:rPr>
        <w:t>were</w:t>
      </w:r>
      <w:r w:rsidR="002A0AF1">
        <w:rPr>
          <w:lang w:val="en-US"/>
        </w:rPr>
        <w:t xml:space="preserve"> measured on </w:t>
      </w:r>
      <w:r w:rsidR="003E7EA4">
        <w:rPr>
          <w:lang w:val="en-US"/>
        </w:rPr>
        <w:t xml:space="preserve">the </w:t>
      </w:r>
      <w:r w:rsidR="002A0AF1">
        <w:rPr>
          <w:lang w:val="en-US"/>
        </w:rPr>
        <w:t xml:space="preserve">Cobas 8000 </w:t>
      </w:r>
      <w:r w:rsidRPr="00FB5AC6">
        <w:rPr>
          <w:lang w:val="en-US"/>
        </w:rPr>
        <w:t>system from Roche/Hitachi with a homogeneous enzymatic colorimetric method. The method has been standardized against the designated</w:t>
      </w:r>
      <w:r>
        <w:rPr>
          <w:lang w:val="en-US"/>
        </w:rPr>
        <w:t xml:space="preserve"> ID/MS method </w:t>
      </w:r>
      <w:r>
        <w:rPr>
          <w:lang w:val="en-US"/>
        </w:rPr>
        <w:fldChar w:fldCharType="begin">
          <w:fldData xml:space="preserve">PEVuZE5vdGU+PENpdGU+PEF1dGhvcj5CYWJsb2s8L0F1dGhvcj48WWVhcj4xOTg4PC9ZZWFyPjxS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</w:fldData>
        </w:fldChar>
      </w:r>
      <w:r w:rsidR="005D7D26">
        <w:rPr>
          <w:lang w:val="en-US"/>
        </w:rPr>
        <w:instrText xml:space="preserve"> ADDIN EN.CITE </w:instrText>
      </w:r>
      <w:r w:rsidR="005D7D26">
        <w:rPr>
          <w:lang w:val="en-US"/>
        </w:rPr>
        <w:fldChar w:fldCharType="begin">
          <w:fldData xml:space="preserve">PEVuZE5vdGU+PENpdGU+PEF1dGhvcj5CYWJsb2s8L0F1dGhvcj48WWVhcj4xOTg4PC9ZZWFyPjxS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</w:fldData>
        </w:fldChar>
      </w:r>
      <w:r w:rsidR="005D7D26">
        <w:rPr>
          <w:lang w:val="en-US"/>
        </w:rPr>
        <w:instrText xml:space="preserve"> ADDIN EN.CITE.DATA </w:instrText>
      </w:r>
      <w:r w:rsidR="005D7D26">
        <w:rPr>
          <w:lang w:val="en-US"/>
        </w:rPr>
      </w:r>
      <w:r w:rsidR="005D7D26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hyperlink w:anchor="_ENREF_5" w:tooltip="Bablok, 1988 #180" w:history="1">
        <w:r w:rsidR="005D7D26" w:rsidRPr="005D7D26">
          <w:rPr>
            <w:noProof/>
            <w:vertAlign w:val="superscript"/>
            <w:lang w:val="en-US"/>
          </w:rPr>
          <w:t>5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14" w:tooltip="NW, 1995 #233" w:history="1">
        <w:r w:rsidR="005D7D26" w:rsidRPr="005D7D26">
          <w:rPr>
            <w:noProof/>
            <w:vertAlign w:val="superscript"/>
            <w:lang w:val="en-US"/>
          </w:rPr>
          <w:t>14</w:t>
        </w:r>
      </w:hyperlink>
      <w:r w:rsidR="005D7D26" w:rsidRPr="005D7D26">
        <w:rPr>
          <w:noProof/>
          <w:vertAlign w:val="superscript"/>
          <w:lang w:val="en-US"/>
        </w:rPr>
        <w:t>,</w:t>
      </w:r>
      <w:hyperlink w:anchor="_ENREF_24" w:tooltip="Bucolo, 1973 #301" w:history="1">
        <w:r w:rsidR="005D7D26" w:rsidRPr="005D7D26">
          <w:rPr>
            <w:noProof/>
            <w:vertAlign w:val="superscript"/>
            <w:lang w:val="en-US"/>
          </w:rPr>
          <w:t>24</w:t>
        </w:r>
      </w:hyperlink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Pr="00FB5AC6">
        <w:rPr>
          <w:lang w:val="en-US"/>
        </w:rPr>
        <w:t xml:space="preserve">The analyzer automatically calculates the analyte </w:t>
      </w:r>
      <w:r w:rsidR="009A31E3" w:rsidRPr="00FB5AC6">
        <w:rPr>
          <w:lang w:val="en-US"/>
        </w:rPr>
        <w:t>concentration</w:t>
      </w:r>
      <w:r w:rsidRPr="00FB5AC6">
        <w:rPr>
          <w:lang w:val="en-US"/>
        </w:rPr>
        <w:t xml:space="preserve"> of each sample </w:t>
      </w:r>
      <w:r>
        <w:rPr>
          <w:lang w:val="en-US"/>
        </w:rPr>
        <w:t>by conversion factor mg/dL x 0.0113</w:t>
      </w:r>
      <w:r w:rsidRPr="00FB5AC6">
        <w:rPr>
          <w:lang w:val="en-US"/>
        </w:rPr>
        <w:t xml:space="preserve">=mmol/L. </w:t>
      </w:r>
    </w:p>
    <w:p w14:paraId="45278D66" w14:textId="77777777" w:rsidR="003E7EA4" w:rsidRPr="00A64E9C" w:rsidRDefault="003E7EA4" w:rsidP="009E2F49">
      <w:pPr>
        <w:shd w:val="clear" w:color="auto" w:fill="FFFFFF"/>
        <w:spacing w:after="0" w:line="360" w:lineRule="auto"/>
        <w:rPr>
          <w:rFonts w:ascii="Calibri" w:hAnsi="Calibri" w:cs="Calibri"/>
          <w:b/>
          <w:color w:val="000000"/>
          <w:shd w:val="clear" w:color="auto" w:fill="FFFFFF"/>
          <w:lang w:val="en-US"/>
        </w:rPr>
      </w:pPr>
      <w:r w:rsidRPr="00A64E9C">
        <w:rPr>
          <w:rFonts w:ascii="Calibri" w:hAnsi="Calibri" w:cs="Calibri"/>
          <w:b/>
          <w:color w:val="000000"/>
          <w:shd w:val="clear" w:color="auto" w:fill="FFFFFF"/>
          <w:lang w:val="en-US"/>
        </w:rPr>
        <w:t>25-hydroxy-vitamin D</w:t>
      </w:r>
    </w:p>
    <w:p w14:paraId="5C9B8D64" w14:textId="26F4B19A" w:rsidR="0038401A" w:rsidRPr="0038401A" w:rsidRDefault="0038401A" w:rsidP="009E2F49">
      <w:pPr>
        <w:shd w:val="clear" w:color="auto" w:fill="FFFFFF"/>
        <w:spacing w:after="0" w:line="360" w:lineRule="auto"/>
        <w:rPr>
          <w:rFonts w:ascii="Calibri" w:hAnsi="Calibri" w:cs="Calibri"/>
          <w:color w:val="000000"/>
          <w:shd w:val="clear" w:color="auto" w:fill="FFFFFF"/>
          <w:lang w:val="en-US"/>
        </w:rPr>
      </w:pPr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 xml:space="preserve">25-hydroxy-vitamin D </w:t>
      </w:r>
      <w:r w:rsidR="003E7EA4">
        <w:rPr>
          <w:rFonts w:ascii="Calibri" w:hAnsi="Calibri" w:cs="Calibri"/>
          <w:color w:val="000000"/>
          <w:shd w:val="clear" w:color="auto" w:fill="FFFFFF"/>
          <w:lang w:val="en-US"/>
        </w:rPr>
        <w:t>[</w:t>
      </w:r>
      <w:r w:rsidR="003E7EA4" w:rsidRPr="009E2F49">
        <w:rPr>
          <w:rFonts w:ascii="Calibri" w:hAnsi="Calibri" w:cs="Calibri"/>
          <w:bCs/>
          <w:color w:val="000000"/>
          <w:shd w:val="clear" w:color="auto" w:fill="FFFFFF"/>
          <w:lang w:val="en-US"/>
        </w:rPr>
        <w:t>25(OH)D]</w:t>
      </w:r>
      <w:r w:rsidR="003E7EA4">
        <w:rPr>
          <w:rFonts w:ascii="Calibri" w:hAnsi="Calibri" w:cs="Calibri"/>
          <w:b/>
          <w:bCs/>
          <w:color w:val="000000"/>
          <w:shd w:val="clear" w:color="auto" w:fill="FFFFFF"/>
          <w:lang w:val="en-US"/>
        </w:rPr>
        <w:t xml:space="preserve"> </w:t>
      </w:r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>was measured by the IDS-iSYS 25-Hydroxy Vitamin Dˢ assay on the IDS-iSYS analyzer (IDS Ltd., Boldon, UK).</w:t>
      </w:r>
      <w:r w:rsidRPr="0038401A">
        <w:rPr>
          <w:rFonts w:ascii="Calibri" w:hAnsi="Calibri" w:cs="Calibri"/>
          <w:b/>
          <w:bCs/>
          <w:color w:val="000000"/>
          <w:shd w:val="clear" w:color="auto" w:fill="FFFFFF"/>
          <w:lang w:val="en-US"/>
        </w:rPr>
        <w:t xml:space="preserve"> </w:t>
      </w:r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>25(OH)D analysis in seru</w:t>
      </w:r>
      <w:r w:rsidR="00BE6247">
        <w:rPr>
          <w:rFonts w:ascii="Calibri" w:hAnsi="Calibri" w:cs="Calibri"/>
          <w:color w:val="000000"/>
          <w:shd w:val="clear" w:color="auto" w:fill="FFFFFF"/>
          <w:lang w:val="en-US"/>
        </w:rPr>
        <w:t>m blood samples was performed at</w:t>
      </w:r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 xml:space="preserve"> the Department of Food and Environmental Sciences,</w:t>
      </w:r>
      <w:r w:rsidR="003C2EB8">
        <w:rPr>
          <w:rFonts w:ascii="Calibri" w:hAnsi="Calibri" w:cs="Calibri"/>
          <w:color w:val="000000"/>
          <w:shd w:val="clear" w:color="auto" w:fill="FFFFFF"/>
          <w:lang w:val="en-US"/>
        </w:rPr>
        <w:t xml:space="preserve"> University of Helsinki</w:t>
      </w:r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 xml:space="preserve">. The laboratory method is standardized, validated and certified by “The vitamin D Standardization Program” (VDSP) </w:t>
      </w:r>
      <w:r w:rsidRPr="0038401A">
        <w:rPr>
          <w:rFonts w:ascii="Calibri" w:hAnsi="Calibri" w:cs="Calibri"/>
          <w:color w:val="000000"/>
          <w:sz w:val="20"/>
          <w:szCs w:val="20"/>
          <w:shd w:val="clear" w:color="auto" w:fill="FFFFFF"/>
          <w:vertAlign w:val="superscript"/>
          <w:lang w:val="en-US"/>
        </w:rPr>
        <w:t> </w:t>
      </w:r>
      <w:hyperlink r:id="rId9" w:tgtFrame="_blank" w:history="1">
        <w:r w:rsidRPr="0038401A">
          <w:rPr>
            <w:rStyle w:val="Hyperlink"/>
            <w:rFonts w:ascii="Calibri" w:hAnsi="Calibri" w:cs="Calibri"/>
            <w:shd w:val="clear" w:color="auto" w:fill="FFFFFF"/>
            <w:lang w:val="en-US"/>
          </w:rPr>
          <w:t>https://ods.od.nih.gov/Research/vdsp.aspx</w:t>
        </w:r>
      </w:hyperlink>
      <w:r w:rsidRPr="0038401A">
        <w:rPr>
          <w:rFonts w:ascii="Calibri" w:hAnsi="Calibri" w:cs="Calibri"/>
          <w:color w:val="000000"/>
          <w:shd w:val="clear" w:color="auto" w:fill="FFFFFF"/>
          <w:lang w:val="en-US"/>
        </w:rPr>
        <w:t>.</w:t>
      </w:r>
    </w:p>
    <w:p w14:paraId="669C20B9" w14:textId="68856D26" w:rsidR="0038401A" w:rsidRDefault="0038401A" w:rsidP="00C813D9">
      <w:pPr>
        <w:spacing w:line="360" w:lineRule="auto"/>
        <w:rPr>
          <w:b/>
          <w:lang w:val="en-US"/>
        </w:rPr>
      </w:pPr>
    </w:p>
    <w:p w14:paraId="61B935BA" w14:textId="27B03323" w:rsidR="00A30BBA" w:rsidRDefault="00A30BBA" w:rsidP="00C813D9">
      <w:pPr>
        <w:spacing w:line="360" w:lineRule="auto"/>
        <w:contextualSpacing/>
        <w:rPr>
          <w:b/>
          <w:lang w:val="en-US"/>
        </w:rPr>
      </w:pPr>
      <w:r>
        <w:rPr>
          <w:b/>
          <w:lang w:val="en-US"/>
        </w:rPr>
        <w:t>Contaminants</w:t>
      </w:r>
    </w:p>
    <w:p w14:paraId="2DA6991D" w14:textId="29052FE8" w:rsidR="00A30BBA" w:rsidRDefault="00A30BBA" w:rsidP="00C813D9">
      <w:pPr>
        <w:spacing w:line="360" w:lineRule="auto"/>
        <w:contextualSpacing/>
        <w:rPr>
          <w:lang w:val="en-US"/>
        </w:rPr>
      </w:pPr>
      <w:r w:rsidRPr="009E2F49">
        <w:rPr>
          <w:lang w:val="en-US"/>
        </w:rPr>
        <w:t>For details of chemicals analyses of contaminants</w:t>
      </w:r>
      <w:r w:rsidR="0090670D" w:rsidRPr="0090670D">
        <w:rPr>
          <w:lang w:val="en-US"/>
        </w:rPr>
        <w:t xml:space="preserve">, we refer to former </w:t>
      </w:r>
      <w:hyperlink w:anchor="_ENREF_25" w:tooltip="Hansen, 2016 #53" w:history="1">
        <w:r w:rsidR="005D7D26">
          <w:rPr>
            <w:lang w:val="en-US"/>
          </w:rPr>
          <w:fldChar w:fldCharType="begin">
            <w:fldData xml:space="preserve">PEVuZE5vdGU+PENpdGU+PEF1dGhvcj5IYW5zZW48L0F1dGhvcj48WWVhcj4yMDE2PC9ZZWFyPjxS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</w:fldData>
          </w:fldChar>
        </w:r>
        <w:r w:rsidR="005D7D26">
          <w:rPr>
            <w:lang w:val="en-US"/>
          </w:rPr>
          <w:instrText xml:space="preserve"> ADDIN EN.CITE </w:instrText>
        </w:r>
        <w:r w:rsidR="005D7D26">
          <w:rPr>
            <w:lang w:val="en-US"/>
          </w:rPr>
          <w:fldChar w:fldCharType="begin">
            <w:fldData xml:space="preserve">PEVuZE5vdGU+PENpdGU+PEF1dGhvcj5IYW5zZW48L0F1dGhvcj48WWVhcj4yMDE2PC9ZZWFyPjxS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</w:fldData>
          </w:fldChar>
        </w:r>
        <w:r w:rsidR="005D7D26">
          <w:rPr>
            <w:lang w:val="en-US"/>
          </w:rPr>
          <w:instrText xml:space="preserve"> ADDIN EN.CITE.DATA </w:instrText>
        </w:r>
        <w:r w:rsidR="005D7D26">
          <w:rPr>
            <w:lang w:val="en-US"/>
          </w:rPr>
        </w:r>
        <w:r w:rsidR="005D7D26">
          <w:rPr>
            <w:lang w:val="en-US"/>
          </w:rPr>
          <w:fldChar w:fldCharType="end"/>
        </w:r>
        <w:r w:rsidR="005D7D26">
          <w:rPr>
            <w:lang w:val="en-US"/>
          </w:rPr>
        </w:r>
        <w:r w:rsidR="005D7D26">
          <w:rPr>
            <w:lang w:val="en-US"/>
          </w:rPr>
          <w:fldChar w:fldCharType="separate"/>
        </w:r>
        <w:r w:rsidR="005D7D26" w:rsidRPr="005D7D26">
          <w:rPr>
            <w:noProof/>
            <w:vertAlign w:val="superscript"/>
            <w:lang w:val="en-US"/>
          </w:rPr>
          <w:t>25</w:t>
        </w:r>
        <w:r w:rsidR="005D7D26">
          <w:rPr>
            <w:lang w:val="en-US"/>
          </w:rPr>
          <w:fldChar w:fldCharType="end"/>
        </w:r>
      </w:hyperlink>
      <w:r w:rsidRPr="009E2F49">
        <w:rPr>
          <w:lang w:val="en-US"/>
        </w:rPr>
        <w:t xml:space="preserve"> and up-coming publications</w:t>
      </w:r>
      <w:r w:rsidR="00743E4D">
        <w:rPr>
          <w:lang w:val="en-US"/>
        </w:rPr>
        <w:t>.</w:t>
      </w:r>
    </w:p>
    <w:p w14:paraId="39456728" w14:textId="77777777" w:rsidR="00A30BBA" w:rsidRPr="009E2F49" w:rsidRDefault="00A30BBA" w:rsidP="00C813D9">
      <w:pPr>
        <w:spacing w:line="360" w:lineRule="auto"/>
        <w:contextualSpacing/>
        <w:rPr>
          <w:lang w:val="en-US"/>
        </w:rPr>
      </w:pPr>
    </w:p>
    <w:p w14:paraId="62DEF1E1" w14:textId="77777777" w:rsidR="00C813D9" w:rsidRPr="00F942A6" w:rsidRDefault="00C813D9" w:rsidP="00C813D9">
      <w:pPr>
        <w:spacing w:line="360" w:lineRule="auto"/>
        <w:rPr>
          <w:b/>
          <w:sz w:val="28"/>
          <w:szCs w:val="28"/>
          <w:lang w:val="en-US"/>
        </w:rPr>
      </w:pPr>
      <w:r w:rsidRPr="00F942A6">
        <w:rPr>
          <w:b/>
          <w:sz w:val="28"/>
          <w:szCs w:val="28"/>
          <w:lang w:val="en-US"/>
        </w:rPr>
        <w:t>References</w:t>
      </w:r>
    </w:p>
    <w:p w14:paraId="1DF21F7B" w14:textId="77777777" w:rsidR="00C813D9" w:rsidRDefault="00C813D9" w:rsidP="00C813D9">
      <w:pPr>
        <w:spacing w:line="360" w:lineRule="auto"/>
        <w:rPr>
          <w:lang w:val="en-US"/>
        </w:rPr>
      </w:pPr>
    </w:p>
    <w:p w14:paraId="35372735" w14:textId="77777777" w:rsidR="005D7D26" w:rsidRPr="005D7D26" w:rsidRDefault="00C813D9" w:rsidP="005D7D26">
      <w:pPr>
        <w:pStyle w:val="EndNoteBibliography"/>
        <w:spacing w:after="0"/>
        <w:rPr>
          <w:lang w:val="nb-NO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5D7D26" w:rsidRPr="005D7D26">
        <w:t>1.</w:t>
      </w:r>
      <w:r w:rsidR="005D7D26" w:rsidRPr="005D7D26">
        <w:tab/>
        <w:t xml:space="preserve">Vanzetti G. An azide-methemoglobin method for hemoglobin determination in blood. </w:t>
      </w:r>
      <w:r w:rsidR="005D7D26" w:rsidRPr="005D7D26">
        <w:rPr>
          <w:i/>
          <w:lang w:val="nb-NO"/>
        </w:rPr>
        <w:t>J Lab Clin Med</w:t>
      </w:r>
      <w:r w:rsidR="005D7D26" w:rsidRPr="005D7D26">
        <w:rPr>
          <w:lang w:val="nb-NO"/>
        </w:rPr>
        <w:t xml:space="preserve"> 1966; </w:t>
      </w:r>
      <w:r w:rsidR="005D7D26" w:rsidRPr="005D7D26">
        <w:rPr>
          <w:b/>
          <w:lang w:val="nb-NO"/>
        </w:rPr>
        <w:t>67</w:t>
      </w:r>
      <w:r w:rsidR="005D7D26" w:rsidRPr="005D7D26">
        <w:rPr>
          <w:lang w:val="nb-NO"/>
        </w:rPr>
        <w:t>(1): 116-26.</w:t>
      </w:r>
      <w:bookmarkEnd w:id="1"/>
    </w:p>
    <w:p w14:paraId="169BC71A" w14:textId="77777777" w:rsidR="005D7D26" w:rsidRPr="005D7D26" w:rsidRDefault="005D7D26" w:rsidP="005D7D26">
      <w:pPr>
        <w:pStyle w:val="EndNoteBibliography"/>
        <w:spacing w:after="0"/>
      </w:pPr>
      <w:bookmarkStart w:id="2" w:name="_ENREF_2"/>
      <w:r w:rsidRPr="005D7D26">
        <w:rPr>
          <w:lang w:val="nb-NO"/>
        </w:rPr>
        <w:t>2.</w:t>
      </w:r>
      <w:r w:rsidRPr="005D7D26">
        <w:rPr>
          <w:lang w:val="nb-NO"/>
        </w:rPr>
        <w:tab/>
        <w:t xml:space="preserve">Baynes JW, Bunn HF, Goldstein D, et al. </w:t>
      </w:r>
      <w:r w:rsidRPr="005D7D26">
        <w:t xml:space="preserve">National Diabetes Data Group: report of the expert committee on glucosylated hemoglobin. </w:t>
      </w:r>
      <w:r w:rsidRPr="005D7D26">
        <w:rPr>
          <w:i/>
        </w:rPr>
        <w:t>Diabetes Care</w:t>
      </w:r>
      <w:r w:rsidRPr="005D7D26">
        <w:t xml:space="preserve"> 1984; </w:t>
      </w:r>
      <w:r w:rsidRPr="005D7D26">
        <w:rPr>
          <w:b/>
        </w:rPr>
        <w:t>7</w:t>
      </w:r>
      <w:r w:rsidRPr="005D7D26">
        <w:t>(6): 602-6.</w:t>
      </w:r>
      <w:bookmarkEnd w:id="2"/>
    </w:p>
    <w:p w14:paraId="21666D64" w14:textId="77777777" w:rsidR="005D7D26" w:rsidRPr="005D7D26" w:rsidRDefault="005D7D26" w:rsidP="005D7D26">
      <w:pPr>
        <w:pStyle w:val="EndNoteBibliography"/>
        <w:spacing w:after="0"/>
      </w:pPr>
      <w:bookmarkStart w:id="3" w:name="_ENREF_3"/>
      <w:r w:rsidRPr="005D7D26">
        <w:t>3.</w:t>
      </w:r>
      <w:r w:rsidRPr="005D7D26">
        <w:tab/>
        <w:t xml:space="preserve">Lenters-Westra E, Slingerland RJ. Six of eight hemoglobin A1c point-of-care instruments do not meet the general accepted analytical performance criteria. </w:t>
      </w:r>
      <w:r w:rsidRPr="005D7D26">
        <w:rPr>
          <w:i/>
        </w:rPr>
        <w:t>Clinical chemistry</w:t>
      </w:r>
      <w:r w:rsidRPr="005D7D26">
        <w:t xml:space="preserve"> 2010; </w:t>
      </w:r>
      <w:r w:rsidRPr="005D7D26">
        <w:rPr>
          <w:b/>
        </w:rPr>
        <w:t>56</w:t>
      </w:r>
      <w:r w:rsidRPr="005D7D26">
        <w:t>(1): 44-52.</w:t>
      </w:r>
      <w:bookmarkEnd w:id="3"/>
    </w:p>
    <w:p w14:paraId="4A55E898" w14:textId="77777777" w:rsidR="005D7D26" w:rsidRPr="005D7D26" w:rsidRDefault="005D7D26" w:rsidP="005D7D26">
      <w:pPr>
        <w:pStyle w:val="EndNoteBibliography"/>
        <w:spacing w:after="0"/>
      </w:pPr>
      <w:bookmarkStart w:id="4" w:name="_ENREF_4"/>
      <w:r w:rsidRPr="005D7D26">
        <w:t>4.</w:t>
      </w:r>
      <w:r w:rsidRPr="005D7D26">
        <w:tab/>
        <w:t xml:space="preserve">Blackmore S, Hamilton M, Lee A, et al. Automated immunoassay methods for ferritin: recovery studies to assess traceability to an international standard. </w:t>
      </w:r>
      <w:r w:rsidRPr="005D7D26">
        <w:rPr>
          <w:i/>
        </w:rPr>
        <w:t>Clinical chemistry and laboratory medicine</w:t>
      </w:r>
      <w:r w:rsidRPr="005D7D26">
        <w:t xml:space="preserve"> 2008; </w:t>
      </w:r>
      <w:r w:rsidRPr="005D7D26">
        <w:rPr>
          <w:b/>
        </w:rPr>
        <w:t>46</w:t>
      </w:r>
      <w:r w:rsidRPr="005D7D26">
        <w:t>(10): 1450-7.</w:t>
      </w:r>
      <w:bookmarkEnd w:id="4"/>
    </w:p>
    <w:p w14:paraId="716F7180" w14:textId="77777777" w:rsidR="005D7D26" w:rsidRPr="005D7D26" w:rsidRDefault="005D7D26" w:rsidP="005D7D26">
      <w:pPr>
        <w:pStyle w:val="EndNoteBibliography"/>
        <w:spacing w:after="0"/>
      </w:pPr>
      <w:bookmarkStart w:id="5" w:name="_ENREF_5"/>
      <w:r w:rsidRPr="005D7D26">
        <w:t>5.</w:t>
      </w:r>
      <w:r w:rsidRPr="005D7D26">
        <w:tab/>
        <w:t xml:space="preserve">Bablok W, Passing H, Bender R, Schneider B. A general regression procedure for method transformation. Application of linear regression procedures for method comparison studies in clinical chemistry, Part III. </w:t>
      </w:r>
      <w:r w:rsidRPr="005D7D26">
        <w:rPr>
          <w:i/>
        </w:rPr>
        <w:t>Journal of clinical chemistry and clinical biochemistry Zeitschrift fur klinische Chemie und klinische Biochemie</w:t>
      </w:r>
      <w:r w:rsidRPr="005D7D26">
        <w:t xml:space="preserve"> 1988; </w:t>
      </w:r>
      <w:r w:rsidRPr="005D7D26">
        <w:rPr>
          <w:b/>
        </w:rPr>
        <w:t>26</w:t>
      </w:r>
      <w:r w:rsidRPr="005D7D26">
        <w:t>(11): 783-90.</w:t>
      </w:r>
      <w:bookmarkEnd w:id="5"/>
    </w:p>
    <w:p w14:paraId="5EEA648E" w14:textId="77777777" w:rsidR="005D7D26" w:rsidRPr="005D7D26" w:rsidRDefault="005D7D26" w:rsidP="005D7D26">
      <w:pPr>
        <w:pStyle w:val="EndNoteBibliography"/>
        <w:spacing w:after="0"/>
      </w:pPr>
      <w:bookmarkStart w:id="6" w:name="_ENREF_6"/>
      <w:r w:rsidRPr="005D7D26">
        <w:t>6.</w:t>
      </w:r>
      <w:r w:rsidRPr="005D7D26">
        <w:tab/>
        <w:t xml:space="preserve">Kreutzer HJ. An immunological turbidimetric method for serum transferrin determination. </w:t>
      </w:r>
      <w:r w:rsidRPr="005D7D26">
        <w:rPr>
          <w:i/>
        </w:rPr>
        <w:t>Journal of clinical chemistry and clinical biochemistry Zeitschrift fur klinische Chemie und klinische Biochemie</w:t>
      </w:r>
      <w:r w:rsidRPr="005D7D26">
        <w:t xml:space="preserve"> 1976; </w:t>
      </w:r>
      <w:r w:rsidRPr="005D7D26">
        <w:rPr>
          <w:b/>
        </w:rPr>
        <w:t>14</w:t>
      </w:r>
      <w:r w:rsidRPr="005D7D26">
        <w:t>(8): 401-6.</w:t>
      </w:r>
      <w:bookmarkEnd w:id="6"/>
    </w:p>
    <w:p w14:paraId="7744D7D2" w14:textId="77777777" w:rsidR="005D7D26" w:rsidRPr="005D7D26" w:rsidRDefault="005D7D26" w:rsidP="005D7D26">
      <w:pPr>
        <w:pStyle w:val="EndNoteBibliography"/>
        <w:spacing w:after="0"/>
      </w:pPr>
      <w:bookmarkStart w:id="7" w:name="_ENREF_7"/>
      <w:r w:rsidRPr="00B278A6">
        <w:rPr>
          <w:lang w:val="nb-NO"/>
        </w:rPr>
        <w:t>7.</w:t>
      </w:r>
      <w:r w:rsidRPr="00B278A6">
        <w:rPr>
          <w:lang w:val="nb-NO"/>
        </w:rPr>
        <w:tab/>
        <w:t xml:space="preserve">Buffone GJ, Lewis SA, Iosefsohn M, Hicks JM. </w:t>
      </w:r>
      <w:r w:rsidRPr="005D7D26">
        <w:t xml:space="preserve">Chemical and immunochemical measurement of total iron-binding capacity compared. </w:t>
      </w:r>
      <w:r w:rsidRPr="005D7D26">
        <w:rPr>
          <w:i/>
        </w:rPr>
        <w:t>Clinical chemistry</w:t>
      </w:r>
      <w:r w:rsidRPr="005D7D26">
        <w:t xml:space="preserve"> 1978; </w:t>
      </w:r>
      <w:r w:rsidRPr="005D7D26">
        <w:rPr>
          <w:b/>
        </w:rPr>
        <w:t>24</w:t>
      </w:r>
      <w:r w:rsidRPr="005D7D26">
        <w:t>(10): 1788-91.</w:t>
      </w:r>
      <w:bookmarkEnd w:id="7"/>
    </w:p>
    <w:p w14:paraId="266DB06C" w14:textId="77777777" w:rsidR="005D7D26" w:rsidRPr="005D7D26" w:rsidRDefault="005D7D26" w:rsidP="005D7D26">
      <w:pPr>
        <w:pStyle w:val="EndNoteBibliography"/>
        <w:spacing w:after="0"/>
      </w:pPr>
      <w:bookmarkStart w:id="8" w:name="_ENREF_8"/>
      <w:r w:rsidRPr="005D7D26">
        <w:t>8.</w:t>
      </w:r>
      <w:r w:rsidRPr="005D7D26">
        <w:tab/>
        <w:t xml:space="preserve">Sonntag O, Scholer A. Drug interference in clinical chemistry: recommendation of drugs and their concentrations to be used in drug interference studies. </w:t>
      </w:r>
      <w:r w:rsidRPr="005D7D26">
        <w:rPr>
          <w:i/>
        </w:rPr>
        <w:t>Annals of clinical biochemistry</w:t>
      </w:r>
      <w:r w:rsidRPr="005D7D26">
        <w:t xml:space="preserve"> 2001; </w:t>
      </w:r>
      <w:r w:rsidRPr="005D7D26">
        <w:rPr>
          <w:b/>
        </w:rPr>
        <w:t>38</w:t>
      </w:r>
      <w:r w:rsidRPr="005D7D26">
        <w:t>(Pt 4): 376-85.</w:t>
      </w:r>
      <w:bookmarkEnd w:id="8"/>
    </w:p>
    <w:p w14:paraId="02B91148" w14:textId="77777777" w:rsidR="005D7D26" w:rsidRPr="005D7D26" w:rsidRDefault="005D7D26" w:rsidP="005D7D26">
      <w:pPr>
        <w:pStyle w:val="EndNoteBibliography"/>
        <w:spacing w:after="0"/>
      </w:pPr>
      <w:bookmarkStart w:id="9" w:name="_ENREF_9"/>
      <w:r w:rsidRPr="005D7D26">
        <w:t>9.</w:t>
      </w:r>
      <w:r w:rsidRPr="005D7D26">
        <w:tab/>
        <w:t xml:space="preserve">Lohr B, El-Samalouti V, Junge W, et al. Reference range study for various parameters on Roche clinical chemistry analyzers. </w:t>
      </w:r>
      <w:r w:rsidRPr="005D7D26">
        <w:rPr>
          <w:i/>
        </w:rPr>
        <w:t>Clinical laboratory</w:t>
      </w:r>
      <w:r w:rsidRPr="005D7D26">
        <w:t xml:space="preserve"> 2009; </w:t>
      </w:r>
      <w:r w:rsidRPr="005D7D26">
        <w:rPr>
          <w:b/>
        </w:rPr>
        <w:t>55</w:t>
      </w:r>
      <w:r w:rsidRPr="005D7D26">
        <w:t>(11-12): 465-71.</w:t>
      </w:r>
      <w:bookmarkEnd w:id="9"/>
    </w:p>
    <w:p w14:paraId="60FD52B5" w14:textId="77777777" w:rsidR="005D7D26" w:rsidRPr="005D7D26" w:rsidRDefault="005D7D26" w:rsidP="005D7D26">
      <w:pPr>
        <w:pStyle w:val="EndNoteBibliography"/>
        <w:spacing w:after="0"/>
      </w:pPr>
      <w:bookmarkStart w:id="10" w:name="_ENREF_10"/>
      <w:r w:rsidRPr="005D7D26">
        <w:lastRenderedPageBreak/>
        <w:t>10.</w:t>
      </w:r>
      <w:r w:rsidRPr="005D7D26">
        <w:tab/>
        <w:t xml:space="preserve">Barakat RM, Ekins RP. Assay of vitamin B12 in blood. A simple method. </w:t>
      </w:r>
      <w:r w:rsidRPr="005D7D26">
        <w:rPr>
          <w:i/>
        </w:rPr>
        <w:t>Lancet</w:t>
      </w:r>
      <w:r w:rsidRPr="005D7D26">
        <w:t xml:space="preserve"> 1961; </w:t>
      </w:r>
      <w:r w:rsidRPr="005D7D26">
        <w:rPr>
          <w:b/>
        </w:rPr>
        <w:t>2</w:t>
      </w:r>
      <w:r w:rsidRPr="005D7D26">
        <w:t>(7192): 25-6.</w:t>
      </w:r>
      <w:bookmarkEnd w:id="10"/>
    </w:p>
    <w:p w14:paraId="4A127563" w14:textId="77777777" w:rsidR="005D7D26" w:rsidRPr="005D7D26" w:rsidRDefault="005D7D26" w:rsidP="005D7D26">
      <w:pPr>
        <w:pStyle w:val="EndNoteBibliography"/>
        <w:spacing w:after="0"/>
      </w:pPr>
      <w:bookmarkStart w:id="11" w:name="_ENREF_11"/>
      <w:r w:rsidRPr="005D7D26">
        <w:t>11.</w:t>
      </w:r>
      <w:r w:rsidRPr="005D7D26">
        <w:tab/>
        <w:t xml:space="preserve">Gutcho S, Mansbach L. Simultaneous radioassay of serum vitamin B12 and folic acid. </w:t>
      </w:r>
      <w:r w:rsidRPr="005D7D26">
        <w:rPr>
          <w:i/>
        </w:rPr>
        <w:t>Clinical chemistry</w:t>
      </w:r>
      <w:r w:rsidRPr="005D7D26">
        <w:t xml:space="preserve"> 1977; </w:t>
      </w:r>
      <w:r w:rsidRPr="005D7D26">
        <w:rPr>
          <w:b/>
        </w:rPr>
        <w:t>23</w:t>
      </w:r>
      <w:r w:rsidRPr="005D7D26">
        <w:t>(9): 1609-14.</w:t>
      </w:r>
      <w:bookmarkEnd w:id="11"/>
    </w:p>
    <w:p w14:paraId="24833B77" w14:textId="77777777" w:rsidR="005D7D26" w:rsidRPr="005D7D26" w:rsidRDefault="005D7D26" w:rsidP="005D7D26">
      <w:pPr>
        <w:pStyle w:val="EndNoteBibliography"/>
        <w:spacing w:after="0"/>
      </w:pPr>
      <w:bookmarkStart w:id="12" w:name="_ENREF_12"/>
      <w:r w:rsidRPr="005D7D26">
        <w:t>12.</w:t>
      </w:r>
      <w:r w:rsidRPr="005D7D26">
        <w:tab/>
        <w:t>Tietz. N W, ed. Clinical Guide to Laboratory Testes 4th ed. Philadelphia.: WB Saunders CO 2006.</w:t>
      </w:r>
      <w:bookmarkEnd w:id="12"/>
    </w:p>
    <w:p w14:paraId="149F5789" w14:textId="77777777" w:rsidR="005D7D26" w:rsidRPr="005D7D26" w:rsidRDefault="005D7D26" w:rsidP="005D7D26">
      <w:pPr>
        <w:pStyle w:val="EndNoteBibliography"/>
        <w:spacing w:after="0"/>
      </w:pPr>
      <w:bookmarkStart w:id="13" w:name="_ENREF_13"/>
      <w:r w:rsidRPr="005D7D26">
        <w:t>13.</w:t>
      </w:r>
      <w:r w:rsidRPr="005D7D26">
        <w:tab/>
        <w:t xml:space="preserve">Young B, Gleeson M, Cripps AW. C-reactive protein: a critical review. </w:t>
      </w:r>
      <w:r w:rsidRPr="005D7D26">
        <w:rPr>
          <w:i/>
        </w:rPr>
        <w:t>Pathology</w:t>
      </w:r>
      <w:r w:rsidRPr="005D7D26">
        <w:t xml:space="preserve"> 1991; </w:t>
      </w:r>
      <w:r w:rsidRPr="005D7D26">
        <w:rPr>
          <w:b/>
        </w:rPr>
        <w:t>23</w:t>
      </w:r>
      <w:r w:rsidRPr="005D7D26">
        <w:t>(2): 118-24.</w:t>
      </w:r>
      <w:bookmarkEnd w:id="13"/>
    </w:p>
    <w:p w14:paraId="542C7263" w14:textId="77777777" w:rsidR="005D7D26" w:rsidRPr="005D7D26" w:rsidRDefault="005D7D26" w:rsidP="005D7D26">
      <w:pPr>
        <w:pStyle w:val="EndNoteBibliography"/>
        <w:spacing w:after="0"/>
      </w:pPr>
      <w:bookmarkStart w:id="14" w:name="_ENREF_14"/>
      <w:r w:rsidRPr="005D7D26">
        <w:t>14.</w:t>
      </w:r>
      <w:r w:rsidRPr="005D7D26">
        <w:tab/>
        <w:t>NW T. Clinical Guide to Laboratory Tests. 3rd ed Philadelphia: WB Saunders CO; 1995.</w:t>
      </w:r>
      <w:bookmarkEnd w:id="14"/>
    </w:p>
    <w:p w14:paraId="050A4819" w14:textId="77777777" w:rsidR="005D7D26" w:rsidRPr="005D7D26" w:rsidRDefault="005D7D26" w:rsidP="005D7D26">
      <w:pPr>
        <w:pStyle w:val="EndNoteBibliography"/>
        <w:spacing w:after="0"/>
      </w:pPr>
      <w:bookmarkStart w:id="15" w:name="_ENREF_15"/>
      <w:r w:rsidRPr="005D7D26">
        <w:t>15.</w:t>
      </w:r>
      <w:r w:rsidRPr="005D7D26">
        <w:tab/>
        <w:t xml:space="preserve">Price CP, Trull AK, Berry D, Gorman EG. Development and validation of a particle-enhanced turbidimetric immunoassay for C-reactive protein. </w:t>
      </w:r>
      <w:r w:rsidRPr="005D7D26">
        <w:rPr>
          <w:i/>
        </w:rPr>
        <w:t>Journal of immunological methods</w:t>
      </w:r>
      <w:r w:rsidRPr="005D7D26">
        <w:t xml:space="preserve"> 1987; </w:t>
      </w:r>
      <w:r w:rsidRPr="005D7D26">
        <w:rPr>
          <w:b/>
        </w:rPr>
        <w:t>99</w:t>
      </w:r>
      <w:r w:rsidRPr="005D7D26">
        <w:t>(2): 205-11.</w:t>
      </w:r>
      <w:bookmarkEnd w:id="15"/>
    </w:p>
    <w:p w14:paraId="260B6892" w14:textId="77777777" w:rsidR="005D7D26" w:rsidRPr="005D7D26" w:rsidRDefault="005D7D26" w:rsidP="005D7D26">
      <w:pPr>
        <w:pStyle w:val="EndNoteBibliography"/>
        <w:spacing w:after="0"/>
      </w:pPr>
      <w:bookmarkStart w:id="16" w:name="_ENREF_16"/>
      <w:r w:rsidRPr="005D7D26">
        <w:t>16.</w:t>
      </w:r>
      <w:r w:rsidRPr="005D7D26">
        <w:tab/>
        <w:t xml:space="preserve">Eda S, Kaufmann J, Roos W, Pohl S. Development of a new microparticle-enhanced turbidimetric assay for C-reactive protein with superior features in analytical sensitivity and dynamic range. </w:t>
      </w:r>
      <w:r w:rsidRPr="005D7D26">
        <w:rPr>
          <w:i/>
        </w:rPr>
        <w:t>Journal of clinical laboratory analysis</w:t>
      </w:r>
      <w:r w:rsidRPr="005D7D26">
        <w:t xml:space="preserve"> 1998; </w:t>
      </w:r>
      <w:r w:rsidRPr="005D7D26">
        <w:rPr>
          <w:b/>
        </w:rPr>
        <w:t>12</w:t>
      </w:r>
      <w:r w:rsidRPr="005D7D26">
        <w:t>(3): 137-44.</w:t>
      </w:r>
      <w:bookmarkEnd w:id="16"/>
    </w:p>
    <w:p w14:paraId="7E16E695" w14:textId="77777777" w:rsidR="005D7D26" w:rsidRPr="005D7D26" w:rsidRDefault="005D7D26" w:rsidP="005D7D26">
      <w:pPr>
        <w:pStyle w:val="EndNoteBibliography"/>
        <w:spacing w:after="0"/>
      </w:pPr>
      <w:bookmarkStart w:id="17" w:name="_ENREF_17"/>
      <w:r w:rsidRPr="005D7D26">
        <w:t>17.</w:t>
      </w:r>
      <w:r w:rsidRPr="005D7D26">
        <w:tab/>
        <w:t xml:space="preserve">Siedel J, Schiefer S, Rosseneu M, et al. Immunoturbidimetric method for routine determinations of apolipoproteins A-I, A-II, and B in normo- and hyperlipemic sera compared with immunonephelometry. </w:t>
      </w:r>
      <w:r w:rsidRPr="005D7D26">
        <w:rPr>
          <w:i/>
        </w:rPr>
        <w:t>Clinical chemistry</w:t>
      </w:r>
      <w:r w:rsidRPr="005D7D26">
        <w:t xml:space="preserve"> 1988; </w:t>
      </w:r>
      <w:r w:rsidRPr="005D7D26">
        <w:rPr>
          <w:b/>
        </w:rPr>
        <w:t>34</w:t>
      </w:r>
      <w:r w:rsidRPr="005D7D26">
        <w:t>(9): 1821-5.</w:t>
      </w:r>
      <w:bookmarkEnd w:id="17"/>
    </w:p>
    <w:p w14:paraId="638CBAE4" w14:textId="77777777" w:rsidR="005D7D26" w:rsidRPr="005D7D26" w:rsidRDefault="005D7D26" w:rsidP="005D7D26">
      <w:pPr>
        <w:pStyle w:val="EndNoteBibliography"/>
        <w:spacing w:after="0"/>
      </w:pPr>
      <w:bookmarkStart w:id="18" w:name="_ENREF_18"/>
      <w:r w:rsidRPr="005D7D26">
        <w:t>18.</w:t>
      </w:r>
      <w:r w:rsidRPr="005D7D26">
        <w:tab/>
        <w:t xml:space="preserve">Naito HK. Reliability of lipid, lipoprotein, and apolipoprotein measurements. </w:t>
      </w:r>
      <w:r w:rsidRPr="005D7D26">
        <w:rPr>
          <w:i/>
        </w:rPr>
        <w:t>Clinical chemistry</w:t>
      </w:r>
      <w:r w:rsidRPr="005D7D26">
        <w:t xml:space="preserve"> 1988; </w:t>
      </w:r>
      <w:r w:rsidRPr="005D7D26">
        <w:rPr>
          <w:b/>
        </w:rPr>
        <w:t>34</w:t>
      </w:r>
      <w:r w:rsidRPr="005D7D26">
        <w:t>(8B): B84-94.</w:t>
      </w:r>
      <w:bookmarkEnd w:id="18"/>
    </w:p>
    <w:p w14:paraId="3FDA7526" w14:textId="77777777" w:rsidR="005D7D26" w:rsidRPr="005D7D26" w:rsidRDefault="005D7D26" w:rsidP="005D7D26">
      <w:pPr>
        <w:pStyle w:val="EndNoteBibliography"/>
        <w:spacing w:after="0"/>
      </w:pPr>
      <w:bookmarkStart w:id="19" w:name="_ENREF_19"/>
      <w:r w:rsidRPr="005D7D26">
        <w:t>19.</w:t>
      </w:r>
      <w:r w:rsidRPr="005D7D26">
        <w:tab/>
        <w:t xml:space="preserve">Siedel J, Hagele EO, Ziegenhorn J, Wahlefeld AW. Reagent for the enzymatic determination of serum total cholesterol with improved lipolytic efficiency. </w:t>
      </w:r>
      <w:r w:rsidRPr="005D7D26">
        <w:rPr>
          <w:i/>
        </w:rPr>
        <w:t>Clinical chemistry</w:t>
      </w:r>
      <w:r w:rsidRPr="005D7D26">
        <w:t xml:space="preserve"> 1983; </w:t>
      </w:r>
      <w:r w:rsidRPr="005D7D26">
        <w:rPr>
          <w:b/>
        </w:rPr>
        <w:t>29</w:t>
      </w:r>
      <w:r w:rsidRPr="005D7D26">
        <w:t>(6): 1075-80.</w:t>
      </w:r>
      <w:bookmarkEnd w:id="19"/>
    </w:p>
    <w:p w14:paraId="583CA760" w14:textId="77777777" w:rsidR="005D7D26" w:rsidRPr="005D7D26" w:rsidRDefault="005D7D26" w:rsidP="005D7D26">
      <w:pPr>
        <w:pStyle w:val="EndNoteBibliography"/>
        <w:spacing w:after="0"/>
      </w:pPr>
      <w:bookmarkStart w:id="20" w:name="_ENREF_20"/>
      <w:r w:rsidRPr="005D7D26">
        <w:t>20.</w:t>
      </w:r>
      <w:r w:rsidRPr="005D7D26">
        <w:tab/>
        <w:t xml:space="preserve">Pisani T, Gebski CP, Leary ET, Warnick GR, Ollington JF. Accurate direct determination of low-density lipoprotein cholesterol using an immunoseparation reagent and enzymatic cholesterol assay. </w:t>
      </w:r>
      <w:r w:rsidRPr="005D7D26">
        <w:rPr>
          <w:i/>
        </w:rPr>
        <w:t>Archives of pathology &amp; laboratory medicine</w:t>
      </w:r>
      <w:r w:rsidRPr="005D7D26">
        <w:t xml:space="preserve"> 1995; </w:t>
      </w:r>
      <w:r w:rsidRPr="005D7D26">
        <w:rPr>
          <w:b/>
        </w:rPr>
        <w:t>119</w:t>
      </w:r>
      <w:r w:rsidRPr="005D7D26">
        <w:t>(12): 1127-35.</w:t>
      </w:r>
      <w:bookmarkEnd w:id="20"/>
    </w:p>
    <w:p w14:paraId="25C575D4" w14:textId="77777777" w:rsidR="005D7D26" w:rsidRPr="005D7D26" w:rsidRDefault="005D7D26" w:rsidP="005D7D26">
      <w:pPr>
        <w:pStyle w:val="EndNoteBibliography"/>
        <w:spacing w:after="0"/>
      </w:pPr>
      <w:bookmarkStart w:id="21" w:name="_ENREF_21"/>
      <w:r w:rsidRPr="005D7D26">
        <w:t>21.</w:t>
      </w:r>
      <w:r w:rsidRPr="005D7D26">
        <w:tab/>
        <w:t xml:space="preserve">Cohn JS, McNamara JR, Schaefer EJ. Lipoprotein cholesterol concentrations in the plasma of human subjects as measured in the fed and fasted states. </w:t>
      </w:r>
      <w:r w:rsidRPr="005D7D26">
        <w:rPr>
          <w:i/>
        </w:rPr>
        <w:t>Clinical chemistry</w:t>
      </w:r>
      <w:r w:rsidRPr="005D7D26">
        <w:t xml:space="preserve"> 1988; </w:t>
      </w:r>
      <w:r w:rsidRPr="005D7D26">
        <w:rPr>
          <w:b/>
        </w:rPr>
        <w:t>34</w:t>
      </w:r>
      <w:r w:rsidRPr="005D7D26">
        <w:t>(12): 2456-9.</w:t>
      </w:r>
      <w:bookmarkEnd w:id="21"/>
    </w:p>
    <w:p w14:paraId="0496A9F1" w14:textId="77777777" w:rsidR="005D7D26" w:rsidRPr="005D7D26" w:rsidRDefault="005D7D26" w:rsidP="005D7D26">
      <w:pPr>
        <w:pStyle w:val="EndNoteBibliography"/>
        <w:spacing w:after="0"/>
      </w:pPr>
      <w:bookmarkStart w:id="22" w:name="_ENREF_22"/>
      <w:r w:rsidRPr="005D7D26">
        <w:t>22.</w:t>
      </w:r>
      <w:r w:rsidRPr="005D7D26">
        <w:tab/>
        <w:t xml:space="preserve">Cooper GR, Myers GL, Smith SJ, Sampson EJ. Standardization of lipid, lipoprotein, and apolipoprotein measurements. </w:t>
      </w:r>
      <w:r w:rsidRPr="005D7D26">
        <w:rPr>
          <w:i/>
        </w:rPr>
        <w:t>Clinical chemistry</w:t>
      </w:r>
      <w:r w:rsidRPr="005D7D26">
        <w:t xml:space="preserve"> 1988; </w:t>
      </w:r>
      <w:r w:rsidRPr="005D7D26">
        <w:rPr>
          <w:b/>
        </w:rPr>
        <w:t>34</w:t>
      </w:r>
      <w:r w:rsidRPr="005D7D26">
        <w:t>(8B): B95-105.</w:t>
      </w:r>
      <w:bookmarkEnd w:id="22"/>
    </w:p>
    <w:p w14:paraId="237575F5" w14:textId="77777777" w:rsidR="005D7D26" w:rsidRPr="005D7D26" w:rsidRDefault="005D7D26" w:rsidP="005D7D26">
      <w:pPr>
        <w:pStyle w:val="EndNoteBibliography"/>
        <w:spacing w:after="0"/>
      </w:pPr>
      <w:bookmarkStart w:id="23" w:name="_ENREF_23"/>
      <w:r w:rsidRPr="005D7D26">
        <w:t>23.</w:t>
      </w:r>
      <w:r w:rsidRPr="005D7D26">
        <w:tab/>
        <w:t xml:space="preserve">Sugiuchi H, Uji Y, Okabe H, et al. Direct measurement of high-density lipoprotein cholesterol in serum with polyethylene glycol-modified enzymes and sulfated alpha-cyclodextrin. </w:t>
      </w:r>
      <w:r w:rsidRPr="005D7D26">
        <w:rPr>
          <w:i/>
        </w:rPr>
        <w:t>Clinical chemistry</w:t>
      </w:r>
      <w:r w:rsidRPr="005D7D26">
        <w:t xml:space="preserve"> 1995; </w:t>
      </w:r>
      <w:r w:rsidRPr="005D7D26">
        <w:rPr>
          <w:b/>
        </w:rPr>
        <w:t>41</w:t>
      </w:r>
      <w:r w:rsidRPr="005D7D26">
        <w:t>(5): 717-23.</w:t>
      </w:r>
      <w:bookmarkEnd w:id="23"/>
    </w:p>
    <w:p w14:paraId="4629F74B" w14:textId="77777777" w:rsidR="005D7D26" w:rsidRPr="005D7D26" w:rsidRDefault="005D7D26" w:rsidP="005D7D26">
      <w:pPr>
        <w:pStyle w:val="EndNoteBibliography"/>
        <w:spacing w:after="0"/>
      </w:pPr>
      <w:bookmarkStart w:id="24" w:name="_ENREF_24"/>
      <w:r w:rsidRPr="005D7D26">
        <w:t>24.</w:t>
      </w:r>
      <w:r w:rsidRPr="005D7D26">
        <w:tab/>
        <w:t xml:space="preserve">Bucolo G, David H. Quantitative determination of serum triglycerides by the use of enzymes. </w:t>
      </w:r>
      <w:r w:rsidRPr="005D7D26">
        <w:rPr>
          <w:i/>
        </w:rPr>
        <w:t>Clinical chemistry</w:t>
      </w:r>
      <w:r w:rsidRPr="005D7D26">
        <w:t xml:space="preserve"> 1973; </w:t>
      </w:r>
      <w:r w:rsidRPr="005D7D26">
        <w:rPr>
          <w:b/>
        </w:rPr>
        <w:t>19</w:t>
      </w:r>
      <w:r w:rsidRPr="005D7D26">
        <w:t>(5): 476-82.</w:t>
      </w:r>
      <w:bookmarkEnd w:id="24"/>
    </w:p>
    <w:p w14:paraId="5C9E3852" w14:textId="77777777" w:rsidR="005D7D26" w:rsidRPr="005D7D26" w:rsidRDefault="005D7D26" w:rsidP="005D7D26">
      <w:pPr>
        <w:pStyle w:val="EndNoteBibliography"/>
      </w:pPr>
      <w:bookmarkStart w:id="25" w:name="_ENREF_25"/>
      <w:r w:rsidRPr="005D7D26">
        <w:t>25.</w:t>
      </w:r>
      <w:r w:rsidRPr="005D7D26">
        <w:tab/>
        <w:t xml:space="preserve">Hansen S, Vestergren R, Herzke D, et al. Exposure to per- and polyfluoroalkyl substances through the consumption of fish from lakes affected by aqueous film-forming foam emissions - A combined epidemiological and exposure modeling approach. The SAMINOR 2 Clinical Study. </w:t>
      </w:r>
      <w:r w:rsidRPr="005D7D26">
        <w:rPr>
          <w:i/>
        </w:rPr>
        <w:t>Environ Int</w:t>
      </w:r>
      <w:r w:rsidRPr="005D7D26">
        <w:t xml:space="preserve"> 2016; </w:t>
      </w:r>
      <w:r w:rsidRPr="005D7D26">
        <w:rPr>
          <w:b/>
        </w:rPr>
        <w:t>94</w:t>
      </w:r>
      <w:r w:rsidRPr="005D7D26">
        <w:t>: 272-82.</w:t>
      </w:r>
      <w:bookmarkEnd w:id="25"/>
    </w:p>
    <w:p w14:paraId="7BF13507" w14:textId="61ED0323" w:rsidR="00C813D9" w:rsidRPr="00FB5AC6" w:rsidRDefault="00C813D9" w:rsidP="00C813D9">
      <w:pPr>
        <w:spacing w:line="360" w:lineRule="auto"/>
        <w:rPr>
          <w:lang w:val="en-US"/>
        </w:rPr>
      </w:pPr>
      <w:r>
        <w:rPr>
          <w:lang w:val="en-US"/>
        </w:rPr>
        <w:fldChar w:fldCharType="end"/>
      </w:r>
    </w:p>
    <w:p w14:paraId="6F8C4966" w14:textId="52280ABA" w:rsidR="00574263" w:rsidRPr="004D0C54" w:rsidRDefault="00574263" w:rsidP="00C813D9">
      <w:pPr>
        <w:rPr>
          <w:lang w:val="en-US"/>
        </w:rPr>
      </w:pPr>
    </w:p>
    <w:sectPr w:rsidR="00574263" w:rsidRPr="004D0C5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E0E2B6" w14:textId="77777777" w:rsidR="00511D57" w:rsidRDefault="00511D57" w:rsidP="002104ED">
      <w:pPr>
        <w:spacing w:after="0" w:line="240" w:lineRule="auto"/>
      </w:pPr>
      <w:r>
        <w:separator/>
      </w:r>
    </w:p>
  </w:endnote>
  <w:endnote w:type="continuationSeparator" w:id="0">
    <w:p w14:paraId="71C9E6A7" w14:textId="77777777" w:rsidR="00511D57" w:rsidRDefault="00511D57" w:rsidP="002104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0" w:usb1="08070000" w:usb2="00000010" w:usb3="00000000" w:csb0="0002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3FE21A3" w14:textId="77777777" w:rsidR="00511D57" w:rsidRDefault="00511D57" w:rsidP="002104ED">
      <w:pPr>
        <w:spacing w:after="0" w:line="240" w:lineRule="auto"/>
      </w:pPr>
      <w:r>
        <w:separator/>
      </w:r>
    </w:p>
  </w:footnote>
  <w:footnote w:type="continuationSeparator" w:id="0">
    <w:p w14:paraId="2030DCF3" w14:textId="77777777" w:rsidR="00511D57" w:rsidRDefault="00511D57" w:rsidP="002104E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tDA0trA0MzY2NzAxs7RQ0lEKTi0uzszPAykwrAUA8XdGv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wvxrprrqw0zpuevrr1ppdez2trfs0vzfee5&quot;&gt;Mets versjon 3&lt;record-ids&gt;&lt;item&gt;53&lt;/item&gt;&lt;item&gt;54&lt;/item&gt;&lt;item&gt;55&lt;/item&gt;&lt;/record-ids&gt;&lt;/item&gt;&lt;/Libraries&gt;"/>
  </w:docVars>
  <w:rsids>
    <w:rsidRoot w:val="00C813D9"/>
    <w:rsid w:val="000001BB"/>
    <w:rsid w:val="00054919"/>
    <w:rsid w:val="00076490"/>
    <w:rsid w:val="000B1BCD"/>
    <w:rsid w:val="000C0EF6"/>
    <w:rsid w:val="000D706E"/>
    <w:rsid w:val="000E016D"/>
    <w:rsid w:val="001155F2"/>
    <w:rsid w:val="00140795"/>
    <w:rsid w:val="00150FA2"/>
    <w:rsid w:val="00152159"/>
    <w:rsid w:val="001717CE"/>
    <w:rsid w:val="001978E7"/>
    <w:rsid w:val="001B1B77"/>
    <w:rsid w:val="001B2668"/>
    <w:rsid w:val="001D7CFC"/>
    <w:rsid w:val="001F1794"/>
    <w:rsid w:val="00202861"/>
    <w:rsid w:val="002104ED"/>
    <w:rsid w:val="0026427B"/>
    <w:rsid w:val="00266137"/>
    <w:rsid w:val="0029118C"/>
    <w:rsid w:val="002A0AF1"/>
    <w:rsid w:val="002A60DF"/>
    <w:rsid w:val="002C1DE3"/>
    <w:rsid w:val="002C48FF"/>
    <w:rsid w:val="002F362D"/>
    <w:rsid w:val="00302AC9"/>
    <w:rsid w:val="00312A9D"/>
    <w:rsid w:val="00327E05"/>
    <w:rsid w:val="00331B74"/>
    <w:rsid w:val="00336AA3"/>
    <w:rsid w:val="0034075E"/>
    <w:rsid w:val="0035312F"/>
    <w:rsid w:val="00355353"/>
    <w:rsid w:val="0038401A"/>
    <w:rsid w:val="003C2EB8"/>
    <w:rsid w:val="003E1055"/>
    <w:rsid w:val="003E7EA4"/>
    <w:rsid w:val="00400B35"/>
    <w:rsid w:val="00405E7A"/>
    <w:rsid w:val="00424B70"/>
    <w:rsid w:val="004A40B3"/>
    <w:rsid w:val="004A5F0E"/>
    <w:rsid w:val="004D0C54"/>
    <w:rsid w:val="00511D57"/>
    <w:rsid w:val="00553080"/>
    <w:rsid w:val="00574263"/>
    <w:rsid w:val="005B0D35"/>
    <w:rsid w:val="005D7D26"/>
    <w:rsid w:val="006124A4"/>
    <w:rsid w:val="00657B50"/>
    <w:rsid w:val="00684315"/>
    <w:rsid w:val="00690B42"/>
    <w:rsid w:val="006A74CE"/>
    <w:rsid w:val="006C225E"/>
    <w:rsid w:val="006E5B78"/>
    <w:rsid w:val="006F6844"/>
    <w:rsid w:val="00724414"/>
    <w:rsid w:val="00726F24"/>
    <w:rsid w:val="00743E4D"/>
    <w:rsid w:val="00760426"/>
    <w:rsid w:val="007A4F26"/>
    <w:rsid w:val="007B3937"/>
    <w:rsid w:val="007F53B0"/>
    <w:rsid w:val="00835581"/>
    <w:rsid w:val="00854C45"/>
    <w:rsid w:val="00857584"/>
    <w:rsid w:val="00870326"/>
    <w:rsid w:val="0087092F"/>
    <w:rsid w:val="008A5C3C"/>
    <w:rsid w:val="008A7999"/>
    <w:rsid w:val="008D4975"/>
    <w:rsid w:val="00902F63"/>
    <w:rsid w:val="0090670D"/>
    <w:rsid w:val="009335C5"/>
    <w:rsid w:val="00951211"/>
    <w:rsid w:val="00970B73"/>
    <w:rsid w:val="00972005"/>
    <w:rsid w:val="009A31E3"/>
    <w:rsid w:val="009E2F49"/>
    <w:rsid w:val="00A0363C"/>
    <w:rsid w:val="00A055D3"/>
    <w:rsid w:val="00A2200C"/>
    <w:rsid w:val="00A30BBA"/>
    <w:rsid w:val="00A44430"/>
    <w:rsid w:val="00A64E9C"/>
    <w:rsid w:val="00A73072"/>
    <w:rsid w:val="00A91ED9"/>
    <w:rsid w:val="00AB1CDA"/>
    <w:rsid w:val="00AF16D0"/>
    <w:rsid w:val="00B014E5"/>
    <w:rsid w:val="00B20124"/>
    <w:rsid w:val="00B278A6"/>
    <w:rsid w:val="00B35EAD"/>
    <w:rsid w:val="00B52522"/>
    <w:rsid w:val="00B84A15"/>
    <w:rsid w:val="00BA00C4"/>
    <w:rsid w:val="00BE5F76"/>
    <w:rsid w:val="00BE6247"/>
    <w:rsid w:val="00BF7286"/>
    <w:rsid w:val="00C05088"/>
    <w:rsid w:val="00C10CE1"/>
    <w:rsid w:val="00C23D6E"/>
    <w:rsid w:val="00C27FE7"/>
    <w:rsid w:val="00C813D9"/>
    <w:rsid w:val="00D019BF"/>
    <w:rsid w:val="00D01C7D"/>
    <w:rsid w:val="00D05D53"/>
    <w:rsid w:val="00D6077E"/>
    <w:rsid w:val="00D9762B"/>
    <w:rsid w:val="00DB52FA"/>
    <w:rsid w:val="00DE59A8"/>
    <w:rsid w:val="00E0003B"/>
    <w:rsid w:val="00E478F2"/>
    <w:rsid w:val="00E720E6"/>
    <w:rsid w:val="00E7693C"/>
    <w:rsid w:val="00EA1878"/>
    <w:rsid w:val="00EE357E"/>
    <w:rsid w:val="00F10F70"/>
    <w:rsid w:val="00F24AB0"/>
    <w:rsid w:val="00F27061"/>
    <w:rsid w:val="00F62186"/>
    <w:rsid w:val="00F81121"/>
    <w:rsid w:val="00F836DE"/>
    <w:rsid w:val="00F8421E"/>
    <w:rsid w:val="00FA62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E68210"/>
  <w15:docId w15:val="{A0A3FE0E-F9FE-4515-9F63-D31A56F26B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13D9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813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D0C5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A4F2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4F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4F2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4F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4F2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4F2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4F26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478F2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0670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670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670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0670D"/>
    <w:rPr>
      <w:rFonts w:ascii="Calibri" w:hAnsi="Calibri" w:cs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4A40B3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D6077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077E"/>
  </w:style>
  <w:style w:type="paragraph" w:styleId="Footer">
    <w:name w:val="footer"/>
    <w:basedOn w:val="Normal"/>
    <w:link w:val="FooterChar"/>
    <w:uiPriority w:val="99"/>
    <w:unhideWhenUsed/>
    <w:rsid w:val="00D6077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077E"/>
  </w:style>
  <w:style w:type="paragraph" w:styleId="NormalWeb">
    <w:name w:val="Normal (Web)"/>
    <w:basedOn w:val="Normal"/>
    <w:uiPriority w:val="99"/>
    <w:semiHidden/>
    <w:unhideWhenUsed/>
    <w:rsid w:val="00D6077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966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7263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7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000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3552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90751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99656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1295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25199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8958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75419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390258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3891041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511395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552600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6860252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546223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560691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9284962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2333814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4668628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8483134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8010839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97893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41843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1472429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734749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8078288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02363112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24892811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abtestsonline.org/tests/high-sensitivity-c-reactive-protein-hs-cr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labtestsonline.org/tests/high-sensitivity-c-reactive-protein-hs-crp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ods.od.nih.gov/Research/vdsp.asp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E52E1C-6771-4EE4-95EC-13C9BEF27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7118</Words>
  <Characters>40577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T Norges arktiske universitet</Company>
  <LinksUpToDate>false</LinksUpToDate>
  <CharactersWithSpaces>47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 Ragnhild Broderstad</dc:creator>
  <cp:lastModifiedBy>Bhumika Dhawan</cp:lastModifiedBy>
  <cp:revision>3</cp:revision>
  <dcterms:created xsi:type="dcterms:W3CDTF">2019-02-21T20:24:00Z</dcterms:created>
  <dcterms:modified xsi:type="dcterms:W3CDTF">2019-03-27T0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d372810-6bc5-4b24-a067-8742f322c238_Enabled">
    <vt:lpwstr>True</vt:lpwstr>
  </property>
  <property fmtid="{D5CDD505-2E9C-101B-9397-08002B2CF9AE}" pid="3" name="MSIP_Label_ed372810-6bc5-4b24-a067-8742f322c238_SiteId">
    <vt:lpwstr>4e7f212d-74db-4563-a57b-8ae44ed05526</vt:lpwstr>
  </property>
  <property fmtid="{D5CDD505-2E9C-101B-9397-08002B2CF9AE}" pid="4" name="MSIP_Label_ed372810-6bc5-4b24-a067-8742f322c238_Owner">
    <vt:lpwstr>arb000@uit.no</vt:lpwstr>
  </property>
  <property fmtid="{D5CDD505-2E9C-101B-9397-08002B2CF9AE}" pid="5" name="MSIP_Label_ed372810-6bc5-4b24-a067-8742f322c238_SetDate">
    <vt:lpwstr>2018-05-03T10:47:54.1280403Z</vt:lpwstr>
  </property>
  <property fmtid="{D5CDD505-2E9C-101B-9397-08002B2CF9AE}" pid="6" name="MSIP_Label_ed372810-6bc5-4b24-a067-8742f322c238_Name">
    <vt:lpwstr>Open</vt:lpwstr>
  </property>
  <property fmtid="{D5CDD505-2E9C-101B-9397-08002B2CF9AE}" pid="7" name="MSIP_Label_ed372810-6bc5-4b24-a067-8742f322c238_Application">
    <vt:lpwstr>Microsoft Azure Information Protection</vt:lpwstr>
  </property>
  <property fmtid="{D5CDD505-2E9C-101B-9397-08002B2CF9AE}" pid="8" name="MSIP_Label_ed372810-6bc5-4b24-a067-8742f322c238_Extended_MSFT_Method">
    <vt:lpwstr>Manual</vt:lpwstr>
  </property>
  <property fmtid="{D5CDD505-2E9C-101B-9397-08002B2CF9AE}" pid="9" name="Sensitivity">
    <vt:lpwstr>Open</vt:lpwstr>
  </property>
</Properties>
</file>